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339FF" w14:textId="4F5CA28B" w:rsidR="005B2209" w:rsidRDefault="00766859">
      <w:pPr>
        <w:pBdr>
          <w:top w:val="nil"/>
          <w:left w:val="nil"/>
          <w:bottom w:val="nil"/>
          <w:right w:val="nil"/>
          <w:between w:val="nil"/>
        </w:pBdr>
        <w:rPr>
          <w:rFonts w:ascii="Arial" w:eastAsia="Arial" w:hAnsi="Arial" w:cs="Arial"/>
          <w:color w:val="000000"/>
        </w:rPr>
      </w:pPr>
      <w:r w:rsidRPr="00766859">
        <w:rPr>
          <w:rFonts w:ascii="Arial" w:eastAsia="Arial" w:hAnsi="Arial" w:cs="Arial"/>
          <w:noProof/>
          <w:color w:val="000000"/>
        </w:rPr>
        <mc:AlternateContent>
          <mc:Choice Requires="wps">
            <w:drawing>
              <wp:anchor distT="45720" distB="45720" distL="114300" distR="114300" simplePos="0" relativeHeight="251659264" behindDoc="0" locked="0" layoutInCell="1" allowOverlap="1" wp14:anchorId="158E6D34" wp14:editId="12D454A6">
                <wp:simplePos x="0" y="0"/>
                <wp:positionH relativeFrom="column">
                  <wp:posOffset>130175</wp:posOffset>
                </wp:positionH>
                <wp:positionV relativeFrom="paragraph">
                  <wp:posOffset>0</wp:posOffset>
                </wp:positionV>
                <wp:extent cx="4851400" cy="1404620"/>
                <wp:effectExtent l="0" t="0" r="2540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1400" cy="1404620"/>
                        </a:xfrm>
                        <a:prstGeom prst="rect">
                          <a:avLst/>
                        </a:prstGeom>
                        <a:solidFill>
                          <a:srgbClr val="FFFFFF"/>
                        </a:solidFill>
                        <a:ln w="9525">
                          <a:solidFill>
                            <a:srgbClr val="000000"/>
                          </a:solidFill>
                          <a:miter lim="800000"/>
                          <a:headEnd/>
                          <a:tailEnd/>
                        </a:ln>
                      </wps:spPr>
                      <wps:txbx>
                        <w:txbxContent>
                          <w:p w14:paraId="2B7089DA" w14:textId="5970014E" w:rsidR="00766859" w:rsidRPr="00766859" w:rsidRDefault="00766859" w:rsidP="00766859">
                            <w:pPr>
                              <w:rPr>
                                <w:b/>
                                <w:bCs/>
                                <w:sz w:val="44"/>
                                <w:szCs w:val="44"/>
                              </w:rPr>
                            </w:pPr>
                            <w:r w:rsidRPr="00766859">
                              <w:rPr>
                                <w:b/>
                                <w:bCs/>
                                <w:sz w:val="44"/>
                                <w:szCs w:val="44"/>
                              </w:rPr>
                              <w:t>Sbs23074 - MSc in Data Analytics-Integrated CA</w:t>
                            </w:r>
                            <w:r w:rsidR="003A149E">
                              <w:rPr>
                                <w:b/>
                                <w:bCs/>
                                <w:sz w:val="44"/>
                                <w:szCs w:val="44"/>
                              </w:rPr>
                              <w:t>2</w:t>
                            </w:r>
                            <w:r w:rsidRPr="00766859">
                              <w:rPr>
                                <w:b/>
                                <w:bCs/>
                                <w:sz w:val="44"/>
                                <w:szCs w:val="44"/>
                              </w:rPr>
                              <w:t xml:space="preserve"> Semester 2</w:t>
                            </w:r>
                          </w:p>
                          <w:p w14:paraId="17653C53" w14:textId="77777777" w:rsidR="00766859" w:rsidRDefault="00766859" w:rsidP="00766859"/>
                          <w:p w14:paraId="21C8049C" w14:textId="77777777" w:rsidR="00766859" w:rsidRDefault="00766859" w:rsidP="00766859">
                            <w:pPr>
                              <w:pBdr>
                                <w:top w:val="nil"/>
                                <w:left w:val="nil"/>
                                <w:bottom w:val="nil"/>
                                <w:right w:val="nil"/>
                                <w:between w:val="nil"/>
                              </w:pBdr>
                              <w:rPr>
                                <w:rFonts w:ascii="Arial" w:eastAsia="Arial" w:hAnsi="Arial" w:cs="Arial"/>
                                <w:color w:val="000000"/>
                              </w:rPr>
                            </w:pPr>
                            <w:r>
                              <w:rPr>
                                <w:rFonts w:ascii="Arial" w:eastAsia="Arial" w:hAnsi="Arial" w:cs="Arial"/>
                                <w:color w:val="000000"/>
                              </w:rPr>
                              <w:t>Author: Osuade Adereti</w:t>
                            </w:r>
                          </w:p>
                          <w:p w14:paraId="1165A0F4" w14:textId="77777777" w:rsidR="00766859" w:rsidRPr="004E2D8E" w:rsidRDefault="00766859" w:rsidP="00766859">
                            <w:pPr>
                              <w:pBdr>
                                <w:top w:val="nil"/>
                                <w:left w:val="nil"/>
                                <w:bottom w:val="nil"/>
                                <w:right w:val="nil"/>
                                <w:between w:val="nil"/>
                              </w:pBdr>
                              <w:rPr>
                                <w:rFonts w:ascii="Arial" w:eastAsia="Arial" w:hAnsi="Arial" w:cs="Arial"/>
                                <w:color w:val="000000"/>
                              </w:rPr>
                            </w:pPr>
                            <w:r w:rsidRPr="004E2D8E">
                              <w:rPr>
                                <w:rFonts w:ascii="Arial" w:eastAsia="Arial" w:hAnsi="Arial" w:cs="Arial"/>
                                <w:color w:val="000000"/>
                              </w:rPr>
                              <w:t xml:space="preserve">e-mail: </w:t>
                            </w:r>
                            <w:hyperlink r:id="rId9" w:history="1">
                              <w:r w:rsidRPr="004E2D8E">
                                <w:rPr>
                                  <w:rStyle w:val="Hyperlink"/>
                                  <w:rFonts w:ascii="Arial" w:eastAsia="Arial" w:hAnsi="Arial" w:cs="Arial"/>
                                </w:rPr>
                                <w:t>sbs23074@student.cct.ie</w:t>
                              </w:r>
                            </w:hyperlink>
                          </w:p>
                          <w:p w14:paraId="02DC60AC" w14:textId="77777777" w:rsidR="00766859" w:rsidRDefault="00766859" w:rsidP="00766859">
                            <w:pPr>
                              <w:pBdr>
                                <w:top w:val="nil"/>
                                <w:left w:val="nil"/>
                                <w:bottom w:val="nil"/>
                                <w:right w:val="nil"/>
                                <w:between w:val="nil"/>
                              </w:pBdr>
                              <w:rPr>
                                <w:rFonts w:ascii="Arial" w:eastAsia="Arial" w:hAnsi="Arial" w:cs="Arial"/>
                                <w:color w:val="000000"/>
                              </w:rPr>
                            </w:pPr>
                            <w:r>
                              <w:rPr>
                                <w:rFonts w:ascii="Arial" w:eastAsia="Arial" w:hAnsi="Arial" w:cs="Arial"/>
                                <w:color w:val="000000"/>
                              </w:rPr>
                              <w:t>Student ID: SBS 23074</w:t>
                            </w:r>
                          </w:p>
                          <w:p w14:paraId="39037947" w14:textId="77777777" w:rsidR="00766859" w:rsidRDefault="00766859" w:rsidP="00766859">
                            <w:pPr>
                              <w:rPr>
                                <w:b/>
                                <w:bCs/>
                                <w:sz w:val="28"/>
                                <w:szCs w:val="28"/>
                                <w:u w:val="single"/>
                              </w:rPr>
                            </w:pPr>
                            <w:r>
                              <w:rPr>
                                <w:rFonts w:ascii="Arial" w:eastAsia="Arial" w:hAnsi="Arial" w:cs="Arial"/>
                                <w:color w:val="000000"/>
                              </w:rPr>
                              <w:t xml:space="preserve">Address of repository: </w:t>
                            </w:r>
                            <w:hyperlink r:id="rId10" w:history="1">
                              <w:r w:rsidRPr="007316F4">
                                <w:rPr>
                                  <w:rStyle w:val="Hyperlink"/>
                                  <w:rFonts w:ascii="Arial" w:eastAsia="Arial" w:hAnsi="Arial" w:cs="Arial"/>
                                </w:rPr>
                                <w:t>https://github.com/osuade</w:t>
                              </w:r>
                            </w:hyperlink>
                            <w:r w:rsidRPr="00766859">
                              <w:rPr>
                                <w:b/>
                                <w:bCs/>
                                <w:sz w:val="28"/>
                                <w:szCs w:val="28"/>
                                <w:u w:val="single"/>
                              </w:rPr>
                              <w:t xml:space="preserve"> </w:t>
                            </w:r>
                          </w:p>
                          <w:p w14:paraId="07597B6A" w14:textId="77777777" w:rsidR="00766859" w:rsidRDefault="00766859" w:rsidP="00766859">
                            <w:pPr>
                              <w:rPr>
                                <w:b/>
                                <w:bCs/>
                                <w:sz w:val="28"/>
                                <w:szCs w:val="28"/>
                                <w:u w:val="single"/>
                              </w:rPr>
                            </w:pPr>
                          </w:p>
                          <w:p w14:paraId="02A37253" w14:textId="58870348" w:rsidR="00766859" w:rsidRDefault="003A149E" w:rsidP="00766859">
                            <w:pPr>
                              <w:rPr>
                                <w:b/>
                                <w:bCs/>
                                <w:sz w:val="28"/>
                                <w:szCs w:val="28"/>
                                <w:u w:val="single"/>
                              </w:rPr>
                            </w:pPr>
                            <w:r>
                              <w:rPr>
                                <w:b/>
                                <w:bCs/>
                                <w:sz w:val="28"/>
                                <w:szCs w:val="28"/>
                                <w:u w:val="single"/>
                              </w:rPr>
                              <w:t>RESEARCH PAPER ON ADVANCED DATA ANALYTICS AND BIG DATA STORAGE &amp; PROCESSING</w:t>
                            </w:r>
                          </w:p>
                          <w:p w14:paraId="5B756A85" w14:textId="53657E91" w:rsidR="00766859" w:rsidRDefault="00766859" w:rsidP="00766859">
                            <w:pPr>
                              <w:pBdr>
                                <w:top w:val="nil"/>
                                <w:left w:val="nil"/>
                                <w:bottom w:val="nil"/>
                                <w:right w:val="nil"/>
                                <w:between w:val="nil"/>
                              </w:pBdr>
                              <w:rPr>
                                <w:rFonts w:ascii="Arial" w:eastAsia="Arial" w:hAnsi="Arial" w:cs="Arial"/>
                                <w:color w:val="000000"/>
                              </w:rPr>
                            </w:pPr>
                          </w:p>
                          <w:p w14:paraId="3B69DD2D" w14:textId="77777777" w:rsidR="00766859" w:rsidRDefault="00766859" w:rsidP="00766859">
                            <w:pPr>
                              <w:pBdr>
                                <w:top w:val="nil"/>
                                <w:left w:val="nil"/>
                                <w:bottom w:val="nil"/>
                                <w:right w:val="nil"/>
                                <w:between w:val="nil"/>
                              </w:pBdr>
                              <w:rPr>
                                <w:rFonts w:ascii="Arial" w:eastAsia="Arial" w:hAnsi="Arial" w:cs="Arial"/>
                                <w:color w:val="000000"/>
                              </w:rPr>
                            </w:pPr>
                          </w:p>
                          <w:p w14:paraId="3BF8B20B" w14:textId="435FA384" w:rsidR="00766859" w:rsidRDefault="0076685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58E6D34" id="_x0000_t202" coordsize="21600,21600" o:spt="202" path="m,l,21600r21600,l21600,xe">
                <v:stroke joinstyle="miter"/>
                <v:path gradientshapeok="t" o:connecttype="rect"/>
              </v:shapetype>
              <v:shape id="Text Box 2" o:spid="_x0000_s1026" type="#_x0000_t202" style="position:absolute;left:0;text-align:left;margin-left:10.25pt;margin-top:0;width:382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">
                <v:textbox style="mso-fit-shape-to-text:t">
                  <w:txbxContent>
                    <w:p w14:paraId="2B7089DA" w14:textId="5970014E" w:rsidR="00766859" w:rsidRPr="00766859" w:rsidRDefault="00766859" w:rsidP="00766859">
                      <w:pPr>
                        <w:rPr>
                          <w:b/>
                          <w:bCs/>
                          <w:sz w:val="44"/>
                          <w:szCs w:val="44"/>
                        </w:rPr>
                      </w:pPr>
                      <w:r w:rsidRPr="00766859">
                        <w:rPr>
                          <w:b/>
                          <w:bCs/>
                          <w:sz w:val="44"/>
                          <w:szCs w:val="44"/>
                        </w:rPr>
                        <w:t>Sbs23074 - MSc in Data Analytics-Integrated CA</w:t>
                      </w:r>
                      <w:r w:rsidR="003A149E">
                        <w:rPr>
                          <w:b/>
                          <w:bCs/>
                          <w:sz w:val="44"/>
                          <w:szCs w:val="44"/>
                        </w:rPr>
                        <w:t>2</w:t>
                      </w:r>
                      <w:r w:rsidRPr="00766859">
                        <w:rPr>
                          <w:b/>
                          <w:bCs/>
                          <w:sz w:val="44"/>
                          <w:szCs w:val="44"/>
                        </w:rPr>
                        <w:t xml:space="preserve"> Semester 2</w:t>
                      </w:r>
                    </w:p>
                    <w:p w14:paraId="17653C53" w14:textId="77777777" w:rsidR="00766859" w:rsidRDefault="00766859" w:rsidP="00766859"/>
                    <w:p w14:paraId="21C8049C" w14:textId="77777777" w:rsidR="00766859" w:rsidRDefault="00766859" w:rsidP="00766859">
                      <w:pPr>
                        <w:pBdr>
                          <w:top w:val="nil"/>
                          <w:left w:val="nil"/>
                          <w:bottom w:val="nil"/>
                          <w:right w:val="nil"/>
                          <w:between w:val="nil"/>
                        </w:pBdr>
                        <w:rPr>
                          <w:rFonts w:ascii="Arial" w:eastAsia="Arial" w:hAnsi="Arial" w:cs="Arial"/>
                          <w:color w:val="000000"/>
                        </w:rPr>
                      </w:pPr>
                      <w:r>
                        <w:rPr>
                          <w:rFonts w:ascii="Arial" w:eastAsia="Arial" w:hAnsi="Arial" w:cs="Arial"/>
                          <w:color w:val="000000"/>
                        </w:rPr>
                        <w:t>Author: Osuade Adereti</w:t>
                      </w:r>
                    </w:p>
                    <w:p w14:paraId="1165A0F4" w14:textId="77777777" w:rsidR="00766859" w:rsidRPr="004E2D8E" w:rsidRDefault="00766859" w:rsidP="00766859">
                      <w:pPr>
                        <w:pBdr>
                          <w:top w:val="nil"/>
                          <w:left w:val="nil"/>
                          <w:bottom w:val="nil"/>
                          <w:right w:val="nil"/>
                          <w:between w:val="nil"/>
                        </w:pBdr>
                        <w:rPr>
                          <w:rFonts w:ascii="Arial" w:eastAsia="Arial" w:hAnsi="Arial" w:cs="Arial"/>
                          <w:color w:val="000000"/>
                        </w:rPr>
                      </w:pPr>
                      <w:r w:rsidRPr="004E2D8E">
                        <w:rPr>
                          <w:rFonts w:ascii="Arial" w:eastAsia="Arial" w:hAnsi="Arial" w:cs="Arial"/>
                          <w:color w:val="000000"/>
                        </w:rPr>
                        <w:t xml:space="preserve">e-mail: </w:t>
                      </w:r>
                      <w:hyperlink r:id="rId11" w:history="1">
                        <w:r w:rsidRPr="004E2D8E">
                          <w:rPr>
                            <w:rStyle w:val="Hyperlink"/>
                            <w:rFonts w:ascii="Arial" w:eastAsia="Arial" w:hAnsi="Arial" w:cs="Arial"/>
                          </w:rPr>
                          <w:t>sbs23074@student.cct.ie</w:t>
                        </w:r>
                      </w:hyperlink>
                    </w:p>
                    <w:p w14:paraId="02DC60AC" w14:textId="77777777" w:rsidR="00766859" w:rsidRDefault="00766859" w:rsidP="00766859">
                      <w:pPr>
                        <w:pBdr>
                          <w:top w:val="nil"/>
                          <w:left w:val="nil"/>
                          <w:bottom w:val="nil"/>
                          <w:right w:val="nil"/>
                          <w:between w:val="nil"/>
                        </w:pBdr>
                        <w:rPr>
                          <w:rFonts w:ascii="Arial" w:eastAsia="Arial" w:hAnsi="Arial" w:cs="Arial"/>
                          <w:color w:val="000000"/>
                        </w:rPr>
                      </w:pPr>
                      <w:r>
                        <w:rPr>
                          <w:rFonts w:ascii="Arial" w:eastAsia="Arial" w:hAnsi="Arial" w:cs="Arial"/>
                          <w:color w:val="000000"/>
                        </w:rPr>
                        <w:t>Student ID: SBS 23074</w:t>
                      </w:r>
                    </w:p>
                    <w:p w14:paraId="39037947" w14:textId="77777777" w:rsidR="00766859" w:rsidRDefault="00766859" w:rsidP="00766859">
                      <w:pPr>
                        <w:rPr>
                          <w:b/>
                          <w:bCs/>
                          <w:sz w:val="28"/>
                          <w:szCs w:val="28"/>
                          <w:u w:val="single"/>
                        </w:rPr>
                      </w:pPr>
                      <w:r>
                        <w:rPr>
                          <w:rFonts w:ascii="Arial" w:eastAsia="Arial" w:hAnsi="Arial" w:cs="Arial"/>
                          <w:color w:val="000000"/>
                        </w:rPr>
                        <w:t xml:space="preserve">Address of repository: </w:t>
                      </w:r>
                      <w:hyperlink r:id="rId12" w:history="1">
                        <w:r w:rsidRPr="007316F4">
                          <w:rPr>
                            <w:rStyle w:val="Hyperlink"/>
                            <w:rFonts w:ascii="Arial" w:eastAsia="Arial" w:hAnsi="Arial" w:cs="Arial"/>
                          </w:rPr>
                          <w:t>https://github.com/osuade</w:t>
                        </w:r>
                      </w:hyperlink>
                      <w:r w:rsidRPr="00766859">
                        <w:rPr>
                          <w:b/>
                          <w:bCs/>
                          <w:sz w:val="28"/>
                          <w:szCs w:val="28"/>
                          <w:u w:val="single"/>
                        </w:rPr>
                        <w:t xml:space="preserve"> </w:t>
                      </w:r>
                    </w:p>
                    <w:p w14:paraId="07597B6A" w14:textId="77777777" w:rsidR="00766859" w:rsidRDefault="00766859" w:rsidP="00766859">
                      <w:pPr>
                        <w:rPr>
                          <w:b/>
                          <w:bCs/>
                          <w:sz w:val="28"/>
                          <w:szCs w:val="28"/>
                          <w:u w:val="single"/>
                        </w:rPr>
                      </w:pPr>
                    </w:p>
                    <w:p w14:paraId="02A37253" w14:textId="58870348" w:rsidR="00766859" w:rsidRDefault="003A149E" w:rsidP="00766859">
                      <w:pPr>
                        <w:rPr>
                          <w:b/>
                          <w:bCs/>
                          <w:sz w:val="28"/>
                          <w:szCs w:val="28"/>
                          <w:u w:val="single"/>
                        </w:rPr>
                      </w:pPr>
                      <w:r>
                        <w:rPr>
                          <w:b/>
                          <w:bCs/>
                          <w:sz w:val="28"/>
                          <w:szCs w:val="28"/>
                          <w:u w:val="single"/>
                        </w:rPr>
                        <w:t>RESEARCH PAPER ON ADVANCED DATA ANALYTICS AND BIG DATA STORAGE &amp; PROCESSING</w:t>
                      </w:r>
                    </w:p>
                    <w:p w14:paraId="5B756A85" w14:textId="53657E91" w:rsidR="00766859" w:rsidRDefault="00766859" w:rsidP="00766859">
                      <w:pPr>
                        <w:pBdr>
                          <w:top w:val="nil"/>
                          <w:left w:val="nil"/>
                          <w:bottom w:val="nil"/>
                          <w:right w:val="nil"/>
                          <w:between w:val="nil"/>
                        </w:pBdr>
                        <w:rPr>
                          <w:rFonts w:ascii="Arial" w:eastAsia="Arial" w:hAnsi="Arial" w:cs="Arial"/>
                          <w:color w:val="000000"/>
                        </w:rPr>
                      </w:pPr>
                    </w:p>
                    <w:p w14:paraId="3B69DD2D" w14:textId="77777777" w:rsidR="00766859" w:rsidRDefault="00766859" w:rsidP="00766859">
                      <w:pPr>
                        <w:pBdr>
                          <w:top w:val="nil"/>
                          <w:left w:val="nil"/>
                          <w:bottom w:val="nil"/>
                          <w:right w:val="nil"/>
                          <w:between w:val="nil"/>
                        </w:pBdr>
                        <w:rPr>
                          <w:rFonts w:ascii="Arial" w:eastAsia="Arial" w:hAnsi="Arial" w:cs="Arial"/>
                          <w:color w:val="000000"/>
                        </w:rPr>
                      </w:pPr>
                    </w:p>
                    <w:p w14:paraId="3BF8B20B" w14:textId="435FA384" w:rsidR="00766859" w:rsidRDefault="00766859"/>
                  </w:txbxContent>
                </v:textbox>
                <w10:wrap type="square"/>
              </v:shape>
            </w:pict>
          </mc:Fallback>
        </mc:AlternateContent>
      </w:r>
    </w:p>
    <w:p w14:paraId="7EEBBF98" w14:textId="2BB7003D" w:rsidR="00E2342D" w:rsidRDefault="00E2342D">
      <w:pPr>
        <w:pBdr>
          <w:top w:val="nil"/>
          <w:left w:val="nil"/>
          <w:bottom w:val="nil"/>
          <w:right w:val="nil"/>
          <w:between w:val="nil"/>
        </w:pBdr>
        <w:rPr>
          <w:rFonts w:ascii="Arial" w:eastAsia="Arial" w:hAnsi="Arial" w:cs="Arial"/>
          <w:color w:val="000000"/>
        </w:rPr>
      </w:pPr>
    </w:p>
    <w:p w14:paraId="7BC7D749" w14:textId="7EE0998E" w:rsidR="00E2342D" w:rsidRDefault="00E2342D">
      <w:pPr>
        <w:pBdr>
          <w:top w:val="nil"/>
          <w:left w:val="nil"/>
          <w:bottom w:val="nil"/>
          <w:right w:val="nil"/>
          <w:between w:val="nil"/>
        </w:pBdr>
        <w:rPr>
          <w:rFonts w:ascii="Arial" w:eastAsia="Arial" w:hAnsi="Arial" w:cs="Arial"/>
          <w:color w:val="000000"/>
        </w:rPr>
      </w:pPr>
    </w:p>
    <w:p w14:paraId="20ADC618" w14:textId="5B971DBC" w:rsidR="00E2342D" w:rsidRDefault="00E2342D">
      <w:pPr>
        <w:pBdr>
          <w:top w:val="nil"/>
          <w:left w:val="nil"/>
          <w:bottom w:val="nil"/>
          <w:right w:val="nil"/>
          <w:between w:val="nil"/>
        </w:pBdr>
        <w:rPr>
          <w:rFonts w:ascii="Arial" w:eastAsia="Arial" w:hAnsi="Arial" w:cs="Arial"/>
          <w:color w:val="000000"/>
        </w:rPr>
      </w:pPr>
    </w:p>
    <w:p w14:paraId="0CB4D5FF" w14:textId="3458C479" w:rsidR="00E2342D" w:rsidRDefault="00E2342D">
      <w:pPr>
        <w:pBdr>
          <w:top w:val="nil"/>
          <w:left w:val="nil"/>
          <w:bottom w:val="nil"/>
          <w:right w:val="nil"/>
          <w:between w:val="nil"/>
        </w:pBdr>
        <w:rPr>
          <w:rFonts w:ascii="Arial" w:eastAsia="Arial" w:hAnsi="Arial" w:cs="Arial"/>
          <w:color w:val="000000"/>
        </w:rPr>
      </w:pPr>
    </w:p>
    <w:p w14:paraId="74D2A350" w14:textId="77777777" w:rsidR="00E2342D" w:rsidRDefault="00E2342D">
      <w:pPr>
        <w:pBdr>
          <w:top w:val="nil"/>
          <w:left w:val="nil"/>
          <w:bottom w:val="nil"/>
          <w:right w:val="nil"/>
          <w:between w:val="nil"/>
        </w:pBdr>
        <w:rPr>
          <w:rFonts w:ascii="Arial" w:eastAsia="Arial" w:hAnsi="Arial" w:cs="Arial"/>
          <w:color w:val="000000"/>
        </w:rPr>
      </w:pPr>
    </w:p>
    <w:p w14:paraId="7EA626B9" w14:textId="3B545C19" w:rsidR="00E2342D" w:rsidRDefault="00D73E46">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 </w:t>
      </w:r>
    </w:p>
    <w:p w14:paraId="7972325E" w14:textId="77777777" w:rsidR="00E2342D" w:rsidRDefault="00E2342D">
      <w:pPr>
        <w:pBdr>
          <w:top w:val="nil"/>
          <w:left w:val="nil"/>
          <w:bottom w:val="nil"/>
          <w:right w:val="nil"/>
          <w:between w:val="nil"/>
        </w:pBdr>
        <w:rPr>
          <w:rFonts w:ascii="Arial" w:eastAsia="Arial" w:hAnsi="Arial" w:cs="Arial"/>
          <w:color w:val="000000"/>
        </w:rPr>
      </w:pPr>
    </w:p>
    <w:p w14:paraId="3D85EA68" w14:textId="77777777" w:rsidR="005B2209" w:rsidRDefault="005B2209">
      <w:pPr>
        <w:pBdr>
          <w:top w:val="nil"/>
          <w:left w:val="nil"/>
          <w:bottom w:val="nil"/>
          <w:right w:val="nil"/>
          <w:between w:val="nil"/>
        </w:pBdr>
        <w:rPr>
          <w:rFonts w:ascii="Arial" w:eastAsia="Arial" w:hAnsi="Arial" w:cs="Arial"/>
          <w:color w:val="000000"/>
        </w:rPr>
      </w:pPr>
    </w:p>
    <w:p w14:paraId="5010AE87" w14:textId="77777777" w:rsidR="00C161FD" w:rsidRDefault="00C161FD"/>
    <w:p w14:paraId="73164C2B" w14:textId="77777777" w:rsidR="008E160B" w:rsidRDefault="008E160B">
      <w:pPr>
        <w:rPr>
          <w:b/>
          <w:bCs/>
          <w:sz w:val="28"/>
          <w:szCs w:val="28"/>
          <w:u w:val="single"/>
        </w:rPr>
      </w:pPr>
    </w:p>
    <w:p w14:paraId="4C2AF013" w14:textId="77777777" w:rsidR="00766859" w:rsidRDefault="00766859">
      <w:pPr>
        <w:rPr>
          <w:b/>
          <w:bCs/>
          <w:sz w:val="28"/>
          <w:szCs w:val="28"/>
          <w:u w:val="single"/>
        </w:rPr>
      </w:pPr>
    </w:p>
    <w:p w14:paraId="535AD9C6" w14:textId="77777777" w:rsidR="00766859" w:rsidRDefault="00766859">
      <w:pPr>
        <w:rPr>
          <w:b/>
          <w:bCs/>
          <w:sz w:val="28"/>
          <w:szCs w:val="28"/>
          <w:u w:val="single"/>
        </w:rPr>
      </w:pPr>
    </w:p>
    <w:p w14:paraId="37C10843" w14:textId="77777777" w:rsidR="00766859" w:rsidRDefault="00766859">
      <w:pPr>
        <w:rPr>
          <w:b/>
          <w:bCs/>
          <w:sz w:val="28"/>
          <w:szCs w:val="28"/>
          <w:u w:val="single"/>
        </w:rPr>
      </w:pPr>
    </w:p>
    <w:p w14:paraId="1760CD28" w14:textId="77777777" w:rsidR="00766859" w:rsidRDefault="00766859">
      <w:pPr>
        <w:rPr>
          <w:b/>
          <w:bCs/>
          <w:sz w:val="28"/>
          <w:szCs w:val="28"/>
          <w:u w:val="single"/>
        </w:rPr>
      </w:pPr>
    </w:p>
    <w:p w14:paraId="7DE84E86" w14:textId="77777777" w:rsidR="00766859" w:rsidRDefault="00766859">
      <w:pPr>
        <w:rPr>
          <w:b/>
          <w:bCs/>
          <w:sz w:val="28"/>
          <w:szCs w:val="28"/>
          <w:u w:val="single"/>
        </w:rPr>
      </w:pPr>
    </w:p>
    <w:p w14:paraId="6C0F89E7" w14:textId="77777777" w:rsidR="00766859" w:rsidRDefault="00766859">
      <w:pPr>
        <w:rPr>
          <w:b/>
          <w:bCs/>
          <w:sz w:val="28"/>
          <w:szCs w:val="28"/>
          <w:u w:val="single"/>
        </w:rPr>
      </w:pPr>
    </w:p>
    <w:p w14:paraId="0F470632" w14:textId="77777777" w:rsidR="00766859" w:rsidRDefault="00766859">
      <w:pPr>
        <w:rPr>
          <w:b/>
          <w:bCs/>
          <w:sz w:val="28"/>
          <w:szCs w:val="28"/>
          <w:u w:val="single"/>
        </w:rPr>
      </w:pPr>
    </w:p>
    <w:p w14:paraId="57521B00" w14:textId="77777777" w:rsidR="00766859" w:rsidRDefault="00766859">
      <w:pPr>
        <w:rPr>
          <w:b/>
          <w:bCs/>
          <w:sz w:val="28"/>
          <w:szCs w:val="28"/>
          <w:u w:val="single"/>
        </w:rPr>
      </w:pPr>
    </w:p>
    <w:p w14:paraId="6091D58A" w14:textId="77777777" w:rsidR="001329BE" w:rsidRDefault="001329BE">
      <w:pPr>
        <w:rPr>
          <w:b/>
          <w:bCs/>
          <w:sz w:val="28"/>
          <w:szCs w:val="28"/>
          <w:u w:val="single"/>
        </w:rPr>
      </w:pPr>
    </w:p>
    <w:p w14:paraId="5ADA6B38" w14:textId="77777777" w:rsidR="001329BE" w:rsidRDefault="001329BE">
      <w:pPr>
        <w:rPr>
          <w:b/>
          <w:bCs/>
          <w:sz w:val="28"/>
          <w:szCs w:val="28"/>
          <w:u w:val="single"/>
        </w:rPr>
      </w:pPr>
    </w:p>
    <w:p w14:paraId="064B30EE" w14:textId="77777777" w:rsidR="001329BE" w:rsidRDefault="001329BE">
      <w:pPr>
        <w:rPr>
          <w:b/>
          <w:bCs/>
          <w:sz w:val="28"/>
          <w:szCs w:val="28"/>
          <w:u w:val="single"/>
        </w:rPr>
      </w:pPr>
    </w:p>
    <w:p w14:paraId="6B45F629" w14:textId="77777777" w:rsidR="001329BE" w:rsidRDefault="001329BE">
      <w:pPr>
        <w:rPr>
          <w:b/>
          <w:bCs/>
          <w:sz w:val="28"/>
          <w:szCs w:val="28"/>
          <w:u w:val="single"/>
        </w:rPr>
      </w:pPr>
    </w:p>
    <w:p w14:paraId="32379174" w14:textId="77777777" w:rsidR="001329BE" w:rsidRDefault="001329BE">
      <w:pPr>
        <w:rPr>
          <w:b/>
          <w:bCs/>
          <w:sz w:val="28"/>
          <w:szCs w:val="28"/>
          <w:u w:val="single"/>
        </w:rPr>
      </w:pPr>
    </w:p>
    <w:p w14:paraId="14E2B3C1" w14:textId="77777777" w:rsidR="001329BE" w:rsidRDefault="001329BE">
      <w:pPr>
        <w:rPr>
          <w:b/>
          <w:bCs/>
          <w:sz w:val="28"/>
          <w:szCs w:val="28"/>
          <w:u w:val="single"/>
        </w:rPr>
      </w:pPr>
    </w:p>
    <w:p w14:paraId="7A5D655E" w14:textId="77777777" w:rsidR="001329BE" w:rsidRDefault="001329BE">
      <w:pPr>
        <w:rPr>
          <w:b/>
          <w:bCs/>
          <w:sz w:val="28"/>
          <w:szCs w:val="28"/>
          <w:u w:val="single"/>
        </w:rPr>
      </w:pPr>
    </w:p>
    <w:p w14:paraId="57D33F34" w14:textId="77777777" w:rsidR="001329BE" w:rsidRDefault="001329BE">
      <w:pPr>
        <w:rPr>
          <w:b/>
          <w:bCs/>
          <w:sz w:val="28"/>
          <w:szCs w:val="28"/>
          <w:u w:val="single"/>
        </w:rPr>
      </w:pPr>
    </w:p>
    <w:p w14:paraId="70793EE9" w14:textId="77777777" w:rsidR="001329BE" w:rsidRDefault="001329BE">
      <w:pPr>
        <w:rPr>
          <w:b/>
          <w:bCs/>
          <w:sz w:val="28"/>
          <w:szCs w:val="28"/>
          <w:u w:val="single"/>
        </w:rPr>
      </w:pPr>
    </w:p>
    <w:p w14:paraId="287D724B" w14:textId="77777777" w:rsidR="001329BE" w:rsidRDefault="001329BE">
      <w:pPr>
        <w:rPr>
          <w:b/>
          <w:bCs/>
          <w:sz w:val="28"/>
          <w:szCs w:val="28"/>
          <w:u w:val="single"/>
        </w:rPr>
      </w:pPr>
    </w:p>
    <w:p w14:paraId="78E65D10" w14:textId="77777777" w:rsidR="001329BE" w:rsidRDefault="001329BE">
      <w:pPr>
        <w:rPr>
          <w:b/>
          <w:bCs/>
          <w:sz w:val="28"/>
          <w:szCs w:val="28"/>
          <w:u w:val="single"/>
        </w:rPr>
      </w:pPr>
    </w:p>
    <w:p w14:paraId="18CD9B2C" w14:textId="77777777" w:rsidR="001329BE" w:rsidRDefault="001329BE">
      <w:pPr>
        <w:rPr>
          <w:b/>
          <w:bCs/>
          <w:sz w:val="28"/>
          <w:szCs w:val="28"/>
          <w:u w:val="single"/>
        </w:rPr>
      </w:pPr>
    </w:p>
    <w:p w14:paraId="39768326" w14:textId="77777777" w:rsidR="001329BE" w:rsidRDefault="001329BE">
      <w:pPr>
        <w:rPr>
          <w:b/>
          <w:bCs/>
          <w:sz w:val="28"/>
          <w:szCs w:val="28"/>
          <w:u w:val="single"/>
        </w:rPr>
      </w:pPr>
    </w:p>
    <w:p w14:paraId="0C75B80A" w14:textId="77777777" w:rsidR="001329BE" w:rsidRDefault="001329BE">
      <w:pPr>
        <w:rPr>
          <w:b/>
          <w:bCs/>
          <w:sz w:val="28"/>
          <w:szCs w:val="28"/>
          <w:u w:val="single"/>
        </w:rPr>
      </w:pPr>
    </w:p>
    <w:p w14:paraId="0264B61E" w14:textId="77777777" w:rsidR="001329BE" w:rsidRDefault="001329BE">
      <w:pPr>
        <w:rPr>
          <w:b/>
          <w:bCs/>
          <w:sz w:val="28"/>
          <w:szCs w:val="28"/>
          <w:u w:val="single"/>
        </w:rPr>
      </w:pPr>
    </w:p>
    <w:p w14:paraId="032EA4F1" w14:textId="77777777" w:rsidR="001329BE" w:rsidRDefault="001329BE">
      <w:pPr>
        <w:rPr>
          <w:b/>
          <w:bCs/>
          <w:sz w:val="28"/>
          <w:szCs w:val="28"/>
          <w:u w:val="single"/>
        </w:rPr>
      </w:pPr>
    </w:p>
    <w:sdt>
      <w:sdtPr>
        <w:rPr>
          <w:rFonts w:ascii="Times New Roman" w:eastAsia="Times New Roman" w:hAnsi="Times New Roman" w:cs="Times New Roman"/>
          <w:color w:val="auto"/>
          <w:sz w:val="24"/>
          <w:szCs w:val="24"/>
          <w:lang w:val="en-IE"/>
        </w:rPr>
        <w:id w:val="1733347957"/>
        <w:docPartObj>
          <w:docPartGallery w:val="Table of Contents"/>
          <w:docPartUnique/>
        </w:docPartObj>
      </w:sdtPr>
      <w:sdtEndPr>
        <w:rPr>
          <w:b/>
          <w:bCs/>
          <w:noProof/>
        </w:rPr>
      </w:sdtEndPr>
      <w:sdtContent>
        <w:p w14:paraId="2E0DE514" w14:textId="53926E91" w:rsidR="001329BE" w:rsidRDefault="001329BE">
          <w:pPr>
            <w:pStyle w:val="TOCHeading"/>
          </w:pPr>
          <w:r>
            <w:t>Contents</w:t>
          </w:r>
        </w:p>
        <w:p w14:paraId="16420E49" w14:textId="638BF259" w:rsidR="00330CF2" w:rsidRDefault="001329BE">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49576978" w:history="1">
            <w:r w:rsidR="00330CF2" w:rsidRPr="00FD60C9">
              <w:rPr>
                <w:rStyle w:val="Hyperlink"/>
                <w:noProof/>
              </w:rPr>
              <w:t>Research Aims</w:t>
            </w:r>
            <w:r w:rsidR="00330CF2">
              <w:rPr>
                <w:noProof/>
                <w:webHidden/>
              </w:rPr>
              <w:tab/>
            </w:r>
            <w:r w:rsidR="00330CF2">
              <w:rPr>
                <w:noProof/>
                <w:webHidden/>
              </w:rPr>
              <w:fldChar w:fldCharType="begin"/>
            </w:r>
            <w:r w:rsidR="00330CF2">
              <w:rPr>
                <w:noProof/>
                <w:webHidden/>
              </w:rPr>
              <w:instrText xml:space="preserve"> PAGEREF _Toc149576978 \h </w:instrText>
            </w:r>
            <w:r w:rsidR="00330CF2">
              <w:rPr>
                <w:noProof/>
                <w:webHidden/>
              </w:rPr>
            </w:r>
            <w:r w:rsidR="00330CF2">
              <w:rPr>
                <w:noProof/>
                <w:webHidden/>
              </w:rPr>
              <w:fldChar w:fldCharType="separate"/>
            </w:r>
            <w:r w:rsidR="00556F03">
              <w:rPr>
                <w:noProof/>
                <w:webHidden/>
              </w:rPr>
              <w:t>3</w:t>
            </w:r>
            <w:r w:rsidR="00330CF2">
              <w:rPr>
                <w:noProof/>
                <w:webHidden/>
              </w:rPr>
              <w:fldChar w:fldCharType="end"/>
            </w:r>
          </w:hyperlink>
        </w:p>
        <w:p w14:paraId="7F2AB100" w14:textId="61E55D43"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79" w:history="1">
            <w:r w:rsidR="00330CF2" w:rsidRPr="00FD60C9">
              <w:rPr>
                <w:rStyle w:val="Hyperlink"/>
                <w:noProof/>
                <w:lang w:val="en-GB"/>
              </w:rPr>
              <w:t>Section 1- Background</w:t>
            </w:r>
            <w:r w:rsidR="00330CF2">
              <w:rPr>
                <w:noProof/>
                <w:webHidden/>
              </w:rPr>
              <w:tab/>
            </w:r>
            <w:r w:rsidR="00330CF2">
              <w:rPr>
                <w:noProof/>
                <w:webHidden/>
              </w:rPr>
              <w:fldChar w:fldCharType="begin"/>
            </w:r>
            <w:r w:rsidR="00330CF2">
              <w:rPr>
                <w:noProof/>
                <w:webHidden/>
              </w:rPr>
              <w:instrText xml:space="preserve"> PAGEREF _Toc149576979 \h </w:instrText>
            </w:r>
            <w:r w:rsidR="00330CF2">
              <w:rPr>
                <w:noProof/>
                <w:webHidden/>
              </w:rPr>
            </w:r>
            <w:r w:rsidR="00330CF2">
              <w:rPr>
                <w:noProof/>
                <w:webHidden/>
              </w:rPr>
              <w:fldChar w:fldCharType="separate"/>
            </w:r>
            <w:r w:rsidR="00556F03">
              <w:rPr>
                <w:noProof/>
                <w:webHidden/>
              </w:rPr>
              <w:t>4</w:t>
            </w:r>
            <w:r w:rsidR="00330CF2">
              <w:rPr>
                <w:noProof/>
                <w:webHidden/>
              </w:rPr>
              <w:fldChar w:fldCharType="end"/>
            </w:r>
          </w:hyperlink>
        </w:p>
        <w:p w14:paraId="23D54CD4" w14:textId="7242BE1B"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80" w:history="1">
            <w:r w:rsidR="00330CF2" w:rsidRPr="00FD60C9">
              <w:rPr>
                <w:rStyle w:val="Hyperlink"/>
                <w:noProof/>
              </w:rPr>
              <w:t>Section 2 – Literature Review</w:t>
            </w:r>
            <w:r w:rsidR="00330CF2">
              <w:rPr>
                <w:noProof/>
                <w:webHidden/>
              </w:rPr>
              <w:tab/>
            </w:r>
            <w:r w:rsidR="00330CF2">
              <w:rPr>
                <w:noProof/>
                <w:webHidden/>
              </w:rPr>
              <w:fldChar w:fldCharType="begin"/>
            </w:r>
            <w:r w:rsidR="00330CF2">
              <w:rPr>
                <w:noProof/>
                <w:webHidden/>
              </w:rPr>
              <w:instrText xml:space="preserve"> PAGEREF _Toc149576980 \h </w:instrText>
            </w:r>
            <w:r w:rsidR="00330CF2">
              <w:rPr>
                <w:noProof/>
                <w:webHidden/>
              </w:rPr>
            </w:r>
            <w:r w:rsidR="00330CF2">
              <w:rPr>
                <w:noProof/>
                <w:webHidden/>
              </w:rPr>
              <w:fldChar w:fldCharType="separate"/>
            </w:r>
            <w:r w:rsidR="00556F03">
              <w:rPr>
                <w:noProof/>
                <w:webHidden/>
              </w:rPr>
              <w:t>5</w:t>
            </w:r>
            <w:r w:rsidR="00330CF2">
              <w:rPr>
                <w:noProof/>
                <w:webHidden/>
              </w:rPr>
              <w:fldChar w:fldCharType="end"/>
            </w:r>
          </w:hyperlink>
        </w:p>
        <w:p w14:paraId="48F1365C" w14:textId="370CEAE7"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81" w:history="1">
            <w:r w:rsidR="00330CF2" w:rsidRPr="00FD60C9">
              <w:rPr>
                <w:rStyle w:val="Hyperlink"/>
                <w:noProof/>
              </w:rPr>
              <w:t>Section3–Critical Analysis/Deliverables</w:t>
            </w:r>
            <w:r w:rsidR="00806147">
              <w:rPr>
                <w:rStyle w:val="Hyperlink"/>
                <w:noProof/>
              </w:rPr>
              <w:t xml:space="preserve"> D</w:t>
            </w:r>
            <w:r w:rsidR="00FD3CC3">
              <w:rPr>
                <w:rStyle w:val="Hyperlink"/>
                <w:noProof/>
              </w:rPr>
              <w:t>iscussion</w:t>
            </w:r>
            <w:r w:rsidR="00330CF2">
              <w:rPr>
                <w:noProof/>
                <w:webHidden/>
              </w:rPr>
              <w:tab/>
            </w:r>
            <w:r w:rsidR="00330CF2">
              <w:rPr>
                <w:noProof/>
                <w:webHidden/>
              </w:rPr>
              <w:fldChar w:fldCharType="begin"/>
            </w:r>
            <w:r w:rsidR="00330CF2">
              <w:rPr>
                <w:noProof/>
                <w:webHidden/>
              </w:rPr>
              <w:instrText xml:space="preserve"> PAGEREF _Toc149576981 \h </w:instrText>
            </w:r>
            <w:r w:rsidR="00330CF2">
              <w:rPr>
                <w:noProof/>
                <w:webHidden/>
              </w:rPr>
            </w:r>
            <w:r w:rsidR="00330CF2">
              <w:rPr>
                <w:noProof/>
                <w:webHidden/>
              </w:rPr>
              <w:fldChar w:fldCharType="separate"/>
            </w:r>
            <w:r w:rsidR="00556F03">
              <w:rPr>
                <w:noProof/>
                <w:webHidden/>
              </w:rPr>
              <w:t>7</w:t>
            </w:r>
            <w:r w:rsidR="00330CF2">
              <w:rPr>
                <w:noProof/>
                <w:webHidden/>
              </w:rPr>
              <w:fldChar w:fldCharType="end"/>
            </w:r>
          </w:hyperlink>
        </w:p>
        <w:p w14:paraId="68BF3CFD" w14:textId="5F1777B9"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82" w:history="1">
            <w:r w:rsidR="00330CF2" w:rsidRPr="00FD60C9">
              <w:rPr>
                <w:rStyle w:val="Hyperlink"/>
                <w:noProof/>
              </w:rPr>
              <w:t>Section 4 –Research Methodolog</w:t>
            </w:r>
            <w:r w:rsidR="00722956">
              <w:rPr>
                <w:rStyle w:val="Hyperlink"/>
                <w:noProof/>
              </w:rPr>
              <w:t>y And Conclusion</w:t>
            </w:r>
            <w:r w:rsidR="00330CF2">
              <w:rPr>
                <w:noProof/>
                <w:webHidden/>
              </w:rPr>
              <w:tab/>
            </w:r>
            <w:r w:rsidR="00330CF2">
              <w:rPr>
                <w:noProof/>
                <w:webHidden/>
              </w:rPr>
              <w:fldChar w:fldCharType="begin"/>
            </w:r>
            <w:r w:rsidR="00330CF2">
              <w:rPr>
                <w:noProof/>
                <w:webHidden/>
              </w:rPr>
              <w:instrText xml:space="preserve"> PAGEREF _Toc149576982 \h </w:instrText>
            </w:r>
            <w:r w:rsidR="00330CF2">
              <w:rPr>
                <w:noProof/>
                <w:webHidden/>
              </w:rPr>
            </w:r>
            <w:r w:rsidR="00330CF2">
              <w:rPr>
                <w:noProof/>
                <w:webHidden/>
              </w:rPr>
              <w:fldChar w:fldCharType="separate"/>
            </w:r>
            <w:r w:rsidR="00556F03">
              <w:rPr>
                <w:noProof/>
                <w:webHidden/>
              </w:rPr>
              <w:t>10</w:t>
            </w:r>
            <w:r w:rsidR="00330CF2">
              <w:rPr>
                <w:noProof/>
                <w:webHidden/>
              </w:rPr>
              <w:fldChar w:fldCharType="end"/>
            </w:r>
          </w:hyperlink>
        </w:p>
        <w:p w14:paraId="0B93A063" w14:textId="48889E9F"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83" w:history="1">
            <w:r w:rsidR="00330CF2" w:rsidRPr="00FD60C9">
              <w:rPr>
                <w:rStyle w:val="Hyperlink"/>
                <w:noProof/>
              </w:rPr>
              <w:t>Section 6 – Acknowledgements</w:t>
            </w:r>
            <w:r w:rsidR="00330CF2">
              <w:rPr>
                <w:noProof/>
                <w:webHidden/>
              </w:rPr>
              <w:tab/>
            </w:r>
            <w:r w:rsidR="00330CF2">
              <w:rPr>
                <w:noProof/>
                <w:webHidden/>
              </w:rPr>
              <w:fldChar w:fldCharType="begin"/>
            </w:r>
            <w:r w:rsidR="00330CF2">
              <w:rPr>
                <w:noProof/>
                <w:webHidden/>
              </w:rPr>
              <w:instrText xml:space="preserve"> PAGEREF _Toc149576983 \h </w:instrText>
            </w:r>
            <w:r w:rsidR="00330CF2">
              <w:rPr>
                <w:noProof/>
                <w:webHidden/>
              </w:rPr>
            </w:r>
            <w:r w:rsidR="00330CF2">
              <w:rPr>
                <w:noProof/>
                <w:webHidden/>
              </w:rPr>
              <w:fldChar w:fldCharType="separate"/>
            </w:r>
            <w:r w:rsidR="00556F03">
              <w:rPr>
                <w:noProof/>
                <w:webHidden/>
              </w:rPr>
              <w:t>11</w:t>
            </w:r>
            <w:r w:rsidR="00330CF2">
              <w:rPr>
                <w:noProof/>
                <w:webHidden/>
              </w:rPr>
              <w:fldChar w:fldCharType="end"/>
            </w:r>
          </w:hyperlink>
        </w:p>
        <w:p w14:paraId="397CADB6" w14:textId="18E40594" w:rsidR="00330CF2" w:rsidRDefault="00000000">
          <w:pPr>
            <w:pStyle w:val="TOC2"/>
            <w:tabs>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49576984" w:history="1">
            <w:r w:rsidR="00330CF2" w:rsidRPr="00FD60C9">
              <w:rPr>
                <w:rStyle w:val="Hyperlink"/>
                <w:noProof/>
              </w:rPr>
              <w:t>Section 7 – References</w:t>
            </w:r>
            <w:r w:rsidR="00330CF2">
              <w:rPr>
                <w:noProof/>
                <w:webHidden/>
              </w:rPr>
              <w:tab/>
            </w:r>
            <w:r w:rsidR="00330CF2">
              <w:rPr>
                <w:noProof/>
                <w:webHidden/>
              </w:rPr>
              <w:fldChar w:fldCharType="begin"/>
            </w:r>
            <w:r w:rsidR="00330CF2">
              <w:rPr>
                <w:noProof/>
                <w:webHidden/>
              </w:rPr>
              <w:instrText xml:space="preserve"> PAGEREF _Toc149576984 \h </w:instrText>
            </w:r>
            <w:r w:rsidR="00330CF2">
              <w:rPr>
                <w:noProof/>
                <w:webHidden/>
              </w:rPr>
            </w:r>
            <w:r w:rsidR="00330CF2">
              <w:rPr>
                <w:noProof/>
                <w:webHidden/>
              </w:rPr>
              <w:fldChar w:fldCharType="separate"/>
            </w:r>
            <w:r w:rsidR="00556F03">
              <w:rPr>
                <w:noProof/>
                <w:webHidden/>
              </w:rPr>
              <w:t>12</w:t>
            </w:r>
            <w:r w:rsidR="00330CF2">
              <w:rPr>
                <w:noProof/>
                <w:webHidden/>
              </w:rPr>
              <w:fldChar w:fldCharType="end"/>
            </w:r>
          </w:hyperlink>
        </w:p>
        <w:p w14:paraId="6619F98B" w14:textId="7F20FE59" w:rsidR="001329BE" w:rsidRDefault="001329BE">
          <w:r>
            <w:rPr>
              <w:b/>
              <w:bCs/>
              <w:noProof/>
            </w:rPr>
            <w:fldChar w:fldCharType="end"/>
          </w:r>
        </w:p>
      </w:sdtContent>
    </w:sdt>
    <w:p w14:paraId="04FE552C" w14:textId="77777777" w:rsidR="001329BE" w:rsidRDefault="001329BE">
      <w:pPr>
        <w:rPr>
          <w:b/>
          <w:bCs/>
          <w:sz w:val="28"/>
          <w:szCs w:val="28"/>
          <w:u w:val="single"/>
        </w:rPr>
      </w:pPr>
    </w:p>
    <w:p w14:paraId="66FFBBB4" w14:textId="77777777" w:rsidR="001329BE" w:rsidRDefault="001329BE">
      <w:pPr>
        <w:rPr>
          <w:b/>
          <w:bCs/>
          <w:sz w:val="28"/>
          <w:szCs w:val="28"/>
          <w:u w:val="single"/>
        </w:rPr>
      </w:pPr>
    </w:p>
    <w:p w14:paraId="2CB2CC67" w14:textId="77777777" w:rsidR="00766859" w:rsidRDefault="00766859">
      <w:pPr>
        <w:rPr>
          <w:b/>
          <w:bCs/>
          <w:sz w:val="28"/>
          <w:szCs w:val="28"/>
          <w:u w:val="single"/>
        </w:rPr>
      </w:pPr>
    </w:p>
    <w:p w14:paraId="505A59B9" w14:textId="77777777" w:rsidR="00766859" w:rsidRDefault="00766859">
      <w:pPr>
        <w:rPr>
          <w:b/>
          <w:bCs/>
          <w:sz w:val="28"/>
          <w:szCs w:val="28"/>
          <w:u w:val="single"/>
        </w:rPr>
      </w:pPr>
    </w:p>
    <w:p w14:paraId="31BE54F6" w14:textId="77777777" w:rsidR="00766859" w:rsidRDefault="00766859">
      <w:pPr>
        <w:rPr>
          <w:b/>
          <w:bCs/>
          <w:sz w:val="28"/>
          <w:szCs w:val="28"/>
          <w:u w:val="single"/>
        </w:rPr>
      </w:pPr>
    </w:p>
    <w:p w14:paraId="1AA87E9A" w14:textId="77777777" w:rsidR="00766859" w:rsidRDefault="00766859">
      <w:pPr>
        <w:rPr>
          <w:b/>
          <w:bCs/>
          <w:sz w:val="28"/>
          <w:szCs w:val="28"/>
          <w:u w:val="single"/>
        </w:rPr>
      </w:pPr>
    </w:p>
    <w:p w14:paraId="1EEE17C4" w14:textId="77777777" w:rsidR="00766859" w:rsidRDefault="00766859">
      <w:pPr>
        <w:rPr>
          <w:b/>
          <w:bCs/>
          <w:sz w:val="28"/>
          <w:szCs w:val="28"/>
          <w:u w:val="single"/>
        </w:rPr>
      </w:pPr>
    </w:p>
    <w:p w14:paraId="74A4143D" w14:textId="77777777" w:rsidR="00766859" w:rsidRDefault="00766859">
      <w:pPr>
        <w:rPr>
          <w:b/>
          <w:bCs/>
          <w:sz w:val="28"/>
          <w:szCs w:val="28"/>
          <w:u w:val="single"/>
        </w:rPr>
      </w:pPr>
    </w:p>
    <w:p w14:paraId="5BA0315D" w14:textId="77777777" w:rsidR="00766859" w:rsidRDefault="00766859">
      <w:pPr>
        <w:rPr>
          <w:b/>
          <w:bCs/>
          <w:sz w:val="28"/>
          <w:szCs w:val="28"/>
          <w:u w:val="single"/>
        </w:rPr>
      </w:pPr>
    </w:p>
    <w:p w14:paraId="3321D8DB" w14:textId="77777777" w:rsidR="00766859" w:rsidRDefault="00766859">
      <w:pPr>
        <w:rPr>
          <w:b/>
          <w:bCs/>
          <w:sz w:val="28"/>
          <w:szCs w:val="28"/>
          <w:u w:val="single"/>
        </w:rPr>
      </w:pPr>
    </w:p>
    <w:p w14:paraId="0BA4374B" w14:textId="77777777" w:rsidR="00766859" w:rsidRDefault="00766859">
      <w:pPr>
        <w:rPr>
          <w:b/>
          <w:bCs/>
          <w:sz w:val="28"/>
          <w:szCs w:val="28"/>
          <w:u w:val="single"/>
        </w:rPr>
      </w:pPr>
    </w:p>
    <w:p w14:paraId="67C323DF" w14:textId="77777777" w:rsidR="00766859" w:rsidRDefault="00766859">
      <w:pPr>
        <w:rPr>
          <w:b/>
          <w:bCs/>
          <w:sz w:val="28"/>
          <w:szCs w:val="28"/>
          <w:u w:val="single"/>
        </w:rPr>
      </w:pPr>
    </w:p>
    <w:p w14:paraId="02776576" w14:textId="77777777" w:rsidR="00766859" w:rsidRDefault="00766859">
      <w:pPr>
        <w:rPr>
          <w:b/>
          <w:bCs/>
          <w:sz w:val="28"/>
          <w:szCs w:val="28"/>
          <w:u w:val="single"/>
        </w:rPr>
      </w:pPr>
    </w:p>
    <w:p w14:paraId="73DE0A65" w14:textId="77777777" w:rsidR="00766859" w:rsidRDefault="00766859">
      <w:pPr>
        <w:rPr>
          <w:b/>
          <w:bCs/>
          <w:sz w:val="28"/>
          <w:szCs w:val="28"/>
          <w:u w:val="single"/>
        </w:rPr>
      </w:pPr>
    </w:p>
    <w:p w14:paraId="7EC3B001" w14:textId="77777777" w:rsidR="00766859" w:rsidRDefault="00766859">
      <w:pPr>
        <w:rPr>
          <w:b/>
          <w:bCs/>
          <w:sz w:val="28"/>
          <w:szCs w:val="28"/>
          <w:u w:val="single"/>
        </w:rPr>
      </w:pPr>
    </w:p>
    <w:p w14:paraId="231E6144" w14:textId="77777777" w:rsidR="00766859" w:rsidRDefault="00766859">
      <w:pPr>
        <w:rPr>
          <w:b/>
          <w:bCs/>
          <w:sz w:val="28"/>
          <w:szCs w:val="28"/>
          <w:u w:val="single"/>
        </w:rPr>
      </w:pPr>
    </w:p>
    <w:p w14:paraId="384EEC66" w14:textId="77777777" w:rsidR="00766859" w:rsidRDefault="00766859">
      <w:pPr>
        <w:rPr>
          <w:b/>
          <w:bCs/>
          <w:sz w:val="28"/>
          <w:szCs w:val="28"/>
          <w:u w:val="single"/>
        </w:rPr>
      </w:pPr>
    </w:p>
    <w:p w14:paraId="30BABC73" w14:textId="77777777" w:rsidR="00766859" w:rsidRDefault="00766859">
      <w:pPr>
        <w:rPr>
          <w:b/>
          <w:bCs/>
          <w:sz w:val="28"/>
          <w:szCs w:val="28"/>
          <w:u w:val="single"/>
        </w:rPr>
      </w:pPr>
    </w:p>
    <w:p w14:paraId="4DBC918A" w14:textId="77777777" w:rsidR="00766859" w:rsidRDefault="00766859">
      <w:pPr>
        <w:rPr>
          <w:b/>
          <w:bCs/>
          <w:sz w:val="28"/>
          <w:szCs w:val="28"/>
          <w:u w:val="single"/>
        </w:rPr>
      </w:pPr>
    </w:p>
    <w:p w14:paraId="509EA6F1" w14:textId="68ED5E1D" w:rsidR="00766859" w:rsidRDefault="00766859" w:rsidP="00717715">
      <w:pPr>
        <w:pStyle w:val="TOCHeading"/>
      </w:pPr>
    </w:p>
    <w:p w14:paraId="7871E951" w14:textId="77777777" w:rsidR="001329BE" w:rsidRDefault="001329BE" w:rsidP="001329BE">
      <w:pPr>
        <w:rPr>
          <w:lang w:val="en-US"/>
        </w:rPr>
      </w:pPr>
    </w:p>
    <w:p w14:paraId="315D89AF" w14:textId="77777777" w:rsidR="001329BE" w:rsidRDefault="001329BE" w:rsidP="001329BE">
      <w:pPr>
        <w:rPr>
          <w:lang w:val="en-US"/>
        </w:rPr>
      </w:pPr>
    </w:p>
    <w:p w14:paraId="196F1952" w14:textId="77777777" w:rsidR="001329BE" w:rsidRDefault="001329BE" w:rsidP="001329BE">
      <w:pPr>
        <w:rPr>
          <w:lang w:val="en-US"/>
        </w:rPr>
      </w:pPr>
    </w:p>
    <w:p w14:paraId="5AE31C7F" w14:textId="77777777" w:rsidR="00330CF2" w:rsidRDefault="00330CF2" w:rsidP="001329BE">
      <w:pPr>
        <w:rPr>
          <w:lang w:val="en-US"/>
        </w:rPr>
      </w:pPr>
    </w:p>
    <w:p w14:paraId="1DC448D9" w14:textId="77777777" w:rsidR="001329BE" w:rsidRPr="001329BE" w:rsidRDefault="001329BE" w:rsidP="001329BE">
      <w:pPr>
        <w:rPr>
          <w:lang w:val="en-US"/>
        </w:rPr>
      </w:pPr>
    </w:p>
    <w:p w14:paraId="40020FD2" w14:textId="39004C9E" w:rsidR="00644E0A" w:rsidRDefault="00D160E8">
      <w:pPr>
        <w:pStyle w:val="Heading2"/>
      </w:pPr>
      <w:bookmarkStart w:id="0" w:name="_Toc146538616"/>
      <w:bookmarkStart w:id="1" w:name="_Toc149576978"/>
      <w:r>
        <w:lastRenderedPageBreak/>
        <w:t xml:space="preserve">Research </w:t>
      </w:r>
      <w:r w:rsidR="00111D31">
        <w:t>A</w:t>
      </w:r>
      <w:r w:rsidR="005C250B">
        <w:t>im</w:t>
      </w:r>
      <w:bookmarkEnd w:id="0"/>
      <w:r w:rsidR="006E714A">
        <w:t>s</w:t>
      </w:r>
      <w:bookmarkEnd w:id="1"/>
    </w:p>
    <w:p w14:paraId="712C8F51" w14:textId="77777777" w:rsidR="005C250B" w:rsidRDefault="005C250B" w:rsidP="005C250B"/>
    <w:p w14:paraId="4C6986F6" w14:textId="5B881F7D" w:rsidR="006E714A" w:rsidRDefault="005C250B" w:rsidP="00827825">
      <w:r>
        <w:t>The aim</w:t>
      </w:r>
      <w:r w:rsidR="006E714A">
        <w:t>s</w:t>
      </w:r>
      <w:r>
        <w:t xml:space="preserve"> of this research </w:t>
      </w:r>
      <w:r w:rsidR="00991A0E">
        <w:t>project are as follows</w:t>
      </w:r>
      <w:r w:rsidR="006E714A">
        <w:t>:</w:t>
      </w:r>
    </w:p>
    <w:p w14:paraId="18BDE41B" w14:textId="3F1CEE68" w:rsidR="00720110" w:rsidRDefault="006E714A" w:rsidP="00827825">
      <w:r>
        <w:t>-</w:t>
      </w:r>
      <w:r w:rsidR="005C250B">
        <w:t xml:space="preserve"> </w:t>
      </w:r>
      <w:r>
        <w:t>To</w:t>
      </w:r>
      <w:r w:rsidR="005C250B">
        <w:t xml:space="preserve"> demonstrate </w:t>
      </w:r>
      <w:r w:rsidR="00A1168A">
        <w:t>the utilisation of a distributed data processing</w:t>
      </w:r>
      <w:r w:rsidR="008348F5">
        <w:t xml:space="preserve"> environment (Apache Spark)</w:t>
      </w:r>
      <w:r w:rsidR="00836594">
        <w:t xml:space="preserve"> to solve</w:t>
      </w:r>
      <w:r w:rsidR="00152409">
        <w:t xml:space="preserve"> the given problem</w:t>
      </w:r>
      <w:r w:rsidR="007F2F90">
        <w:t xml:space="preserve"> as part of analysis</w:t>
      </w:r>
      <w:r w:rsidR="004C5FF3">
        <w:t xml:space="preserve"> to be carried out.</w:t>
      </w:r>
    </w:p>
    <w:p w14:paraId="36309996" w14:textId="0E1DA6BF" w:rsidR="00A05CFB" w:rsidRDefault="00A05CFB" w:rsidP="00827825">
      <w:r>
        <w:t>-To discuss</w:t>
      </w:r>
      <w:r w:rsidR="00251EC8">
        <w:t xml:space="preserve"> the storage and processing of big data using advanced</w:t>
      </w:r>
      <w:r w:rsidR="00424C82">
        <w:t xml:space="preserve"> data analytics techniques.</w:t>
      </w:r>
    </w:p>
    <w:p w14:paraId="255D7918" w14:textId="74459FF0" w:rsidR="004C5FF3" w:rsidRDefault="004C5FF3" w:rsidP="00827825">
      <w:r>
        <w:t xml:space="preserve">- </w:t>
      </w:r>
      <w:r w:rsidR="00883901">
        <w:t>T</w:t>
      </w:r>
      <w:r w:rsidR="0044039C">
        <w:t>o perform a comparative analysis</w:t>
      </w:r>
      <w:r w:rsidR="00AD7EEF">
        <w:t xml:space="preserve"> of the capabilities</w:t>
      </w:r>
      <w:r w:rsidR="00D0477C">
        <w:t xml:space="preserve"> of two data bases</w:t>
      </w:r>
      <w:r w:rsidR="00E92DCC">
        <w:t xml:space="preserve"> (</w:t>
      </w:r>
      <w:r w:rsidR="000579A5">
        <w:t xml:space="preserve">YSCB and </w:t>
      </w:r>
      <w:r w:rsidR="009C5800">
        <w:t>MongoDB)</w:t>
      </w:r>
      <w:r w:rsidR="000579A5">
        <w:t>.</w:t>
      </w:r>
    </w:p>
    <w:p w14:paraId="314613DD" w14:textId="16632BF2" w:rsidR="00D0477C" w:rsidRDefault="00D0477C" w:rsidP="00827825">
      <w:r>
        <w:t xml:space="preserve">-To carry out sentiment </w:t>
      </w:r>
      <w:r w:rsidR="00F1726E">
        <w:t>extraction of the given dataset (</w:t>
      </w:r>
      <w:proofErr w:type="spellStart"/>
      <w:r w:rsidR="00F1726E">
        <w:t>ProjectTweets</w:t>
      </w:r>
      <w:proofErr w:type="spellEnd"/>
      <w:r w:rsidR="00F1726E">
        <w:t>).</w:t>
      </w:r>
    </w:p>
    <w:p w14:paraId="22C06E42" w14:textId="3E663039" w:rsidR="00F1726E" w:rsidRDefault="00F1726E" w:rsidP="00827825">
      <w:r>
        <w:t>-</w:t>
      </w:r>
      <w:r w:rsidR="00052DEA">
        <w:t>To explore</w:t>
      </w:r>
      <w:r w:rsidR="002602E3">
        <w:t xml:space="preserve"> 2 methods of time-series forecasting</w:t>
      </w:r>
      <w:r w:rsidR="003124F4">
        <w:t xml:space="preserve"> and design dynamic and interactive dashboard</w:t>
      </w:r>
    </w:p>
    <w:p w14:paraId="20610D7F" w14:textId="100FFB63" w:rsidR="00537E3D" w:rsidRDefault="00537E3D" w:rsidP="00827825">
      <w:r>
        <w:t>-To carry out a semantic analysis of</w:t>
      </w:r>
      <w:r w:rsidR="002C533F">
        <w:t xml:space="preserve"> a project tweets gleaned from API</w:t>
      </w:r>
      <w:r w:rsidR="002A68F3">
        <w:t>.</w:t>
      </w:r>
    </w:p>
    <w:p w14:paraId="05AD8E07" w14:textId="77777777" w:rsidR="0071172B" w:rsidRPr="001F396D" w:rsidRDefault="0071172B" w:rsidP="001F396D"/>
    <w:p w14:paraId="25A2E435" w14:textId="77777777" w:rsidR="008E76B7" w:rsidRDefault="008E76B7">
      <w:pPr>
        <w:pStyle w:val="Heading2"/>
      </w:pPr>
    </w:p>
    <w:p w14:paraId="6E4D6330" w14:textId="77777777" w:rsidR="008E76B7" w:rsidRDefault="008E76B7">
      <w:pPr>
        <w:pStyle w:val="Heading2"/>
      </w:pPr>
    </w:p>
    <w:p w14:paraId="08C3828A" w14:textId="77777777" w:rsidR="008E76B7" w:rsidRDefault="008E76B7">
      <w:pPr>
        <w:pStyle w:val="Heading2"/>
      </w:pPr>
    </w:p>
    <w:p w14:paraId="1FEC2F71" w14:textId="77777777" w:rsidR="008E76B7" w:rsidRDefault="008E76B7">
      <w:pPr>
        <w:pStyle w:val="Heading2"/>
      </w:pPr>
    </w:p>
    <w:p w14:paraId="10B009F8" w14:textId="77777777" w:rsidR="00D1605D" w:rsidRPr="00D1605D" w:rsidRDefault="00D1605D" w:rsidP="00D1605D"/>
    <w:p w14:paraId="7B6D8A82" w14:textId="77777777" w:rsidR="00251B4E" w:rsidRDefault="00251B4E">
      <w:pPr>
        <w:pStyle w:val="Heading2"/>
        <w:rPr>
          <w:lang w:val="en-GB"/>
        </w:rPr>
      </w:pPr>
      <w:bookmarkStart w:id="2" w:name="_Toc146538617"/>
    </w:p>
    <w:p w14:paraId="74492F24" w14:textId="77777777" w:rsidR="00251B4E" w:rsidRDefault="00251B4E">
      <w:pPr>
        <w:pStyle w:val="Heading2"/>
        <w:rPr>
          <w:lang w:val="en-GB"/>
        </w:rPr>
      </w:pPr>
    </w:p>
    <w:p w14:paraId="4AF5628A" w14:textId="77777777" w:rsidR="00223296" w:rsidRDefault="00223296" w:rsidP="00223296">
      <w:pPr>
        <w:rPr>
          <w:lang w:val="en-GB"/>
        </w:rPr>
      </w:pPr>
    </w:p>
    <w:p w14:paraId="12122345" w14:textId="77777777" w:rsidR="00223296" w:rsidRDefault="00223296" w:rsidP="00223296">
      <w:pPr>
        <w:rPr>
          <w:lang w:val="en-GB"/>
        </w:rPr>
      </w:pPr>
    </w:p>
    <w:p w14:paraId="118366FA" w14:textId="77777777" w:rsidR="00223296" w:rsidRPr="00223296" w:rsidRDefault="00223296" w:rsidP="00223296">
      <w:pPr>
        <w:rPr>
          <w:lang w:val="en-GB"/>
        </w:rPr>
      </w:pPr>
    </w:p>
    <w:p w14:paraId="0DD6E2FB" w14:textId="77777777" w:rsidR="00251B4E" w:rsidRDefault="00251B4E">
      <w:pPr>
        <w:pStyle w:val="Heading2"/>
        <w:rPr>
          <w:lang w:val="en-GB"/>
        </w:rPr>
      </w:pPr>
    </w:p>
    <w:p w14:paraId="6E18311E" w14:textId="77777777" w:rsidR="00424C82" w:rsidRDefault="00424C82" w:rsidP="00424C82">
      <w:pPr>
        <w:rPr>
          <w:lang w:val="en-GB"/>
        </w:rPr>
      </w:pPr>
    </w:p>
    <w:p w14:paraId="652F3617" w14:textId="77777777" w:rsidR="00424C82" w:rsidRDefault="00424C82" w:rsidP="00424C82">
      <w:pPr>
        <w:rPr>
          <w:lang w:val="en-GB"/>
        </w:rPr>
      </w:pPr>
    </w:p>
    <w:p w14:paraId="74DAD371" w14:textId="77777777" w:rsidR="00424C82" w:rsidRDefault="00424C82" w:rsidP="00424C82">
      <w:pPr>
        <w:rPr>
          <w:lang w:val="en-GB"/>
        </w:rPr>
      </w:pPr>
    </w:p>
    <w:p w14:paraId="1F8E7E3B" w14:textId="77777777" w:rsidR="00424C82" w:rsidRDefault="00424C82" w:rsidP="00424C82">
      <w:pPr>
        <w:rPr>
          <w:lang w:val="en-GB"/>
        </w:rPr>
      </w:pPr>
    </w:p>
    <w:p w14:paraId="20BEE84F" w14:textId="77777777" w:rsidR="00424C82" w:rsidRDefault="00424C82" w:rsidP="00424C82">
      <w:pPr>
        <w:rPr>
          <w:lang w:val="en-GB"/>
        </w:rPr>
      </w:pPr>
    </w:p>
    <w:p w14:paraId="5A6E8E6F" w14:textId="77777777" w:rsidR="00424C82" w:rsidRDefault="00424C82" w:rsidP="00424C82">
      <w:pPr>
        <w:rPr>
          <w:lang w:val="en-GB"/>
        </w:rPr>
      </w:pPr>
    </w:p>
    <w:p w14:paraId="6B5B12CF" w14:textId="77777777" w:rsidR="00424C82" w:rsidRDefault="00424C82" w:rsidP="00424C82">
      <w:pPr>
        <w:rPr>
          <w:lang w:val="en-GB"/>
        </w:rPr>
      </w:pPr>
    </w:p>
    <w:p w14:paraId="75E5A822" w14:textId="77777777" w:rsidR="00424C82" w:rsidRDefault="00424C82" w:rsidP="00424C82">
      <w:pPr>
        <w:rPr>
          <w:lang w:val="en-GB"/>
        </w:rPr>
      </w:pPr>
    </w:p>
    <w:p w14:paraId="1489F156" w14:textId="77777777" w:rsidR="00424C82" w:rsidRDefault="00424C82" w:rsidP="00424C82">
      <w:pPr>
        <w:rPr>
          <w:lang w:val="en-GB"/>
        </w:rPr>
      </w:pPr>
    </w:p>
    <w:p w14:paraId="073DACA6" w14:textId="77777777" w:rsidR="00424C82" w:rsidRDefault="00424C82" w:rsidP="00424C82">
      <w:pPr>
        <w:rPr>
          <w:lang w:val="en-GB"/>
        </w:rPr>
      </w:pPr>
    </w:p>
    <w:p w14:paraId="14F1B584" w14:textId="77777777" w:rsidR="00424C82" w:rsidRDefault="00424C82" w:rsidP="00424C82">
      <w:pPr>
        <w:rPr>
          <w:lang w:val="en-GB"/>
        </w:rPr>
      </w:pPr>
    </w:p>
    <w:p w14:paraId="38043497" w14:textId="77777777" w:rsidR="00424C82" w:rsidRDefault="00424C82" w:rsidP="00424C82">
      <w:pPr>
        <w:rPr>
          <w:lang w:val="en-GB"/>
        </w:rPr>
      </w:pPr>
    </w:p>
    <w:p w14:paraId="1BAF91A9" w14:textId="77777777" w:rsidR="00424C82" w:rsidRPr="00424C82" w:rsidRDefault="00424C82" w:rsidP="00424C82">
      <w:pPr>
        <w:rPr>
          <w:lang w:val="en-GB"/>
        </w:rPr>
      </w:pPr>
    </w:p>
    <w:p w14:paraId="6043E515" w14:textId="77777777" w:rsidR="00251B4E" w:rsidRDefault="00251B4E">
      <w:pPr>
        <w:pStyle w:val="Heading2"/>
        <w:rPr>
          <w:lang w:val="en-GB"/>
        </w:rPr>
      </w:pPr>
    </w:p>
    <w:p w14:paraId="2938F009" w14:textId="77777777" w:rsidR="00223296" w:rsidRPr="00223296" w:rsidRDefault="00223296" w:rsidP="00223296">
      <w:pPr>
        <w:rPr>
          <w:lang w:val="en-GB"/>
        </w:rPr>
      </w:pPr>
    </w:p>
    <w:p w14:paraId="68E91812" w14:textId="1CF78F5F" w:rsidR="0093752B" w:rsidRDefault="0042129E">
      <w:pPr>
        <w:pStyle w:val="Heading2"/>
        <w:rPr>
          <w:lang w:val="en-GB"/>
        </w:rPr>
      </w:pPr>
      <w:bookmarkStart w:id="3" w:name="_Toc149576979"/>
      <w:r w:rsidRPr="00213769">
        <w:rPr>
          <w:lang w:val="en-GB"/>
        </w:rPr>
        <w:lastRenderedPageBreak/>
        <w:t xml:space="preserve">Section 1- </w:t>
      </w:r>
      <w:r w:rsidR="00E1448C">
        <w:rPr>
          <w:lang w:val="en-GB"/>
        </w:rPr>
        <w:t>Background</w:t>
      </w:r>
      <w:bookmarkEnd w:id="2"/>
      <w:bookmarkEnd w:id="3"/>
    </w:p>
    <w:p w14:paraId="27C1952C" w14:textId="77777777" w:rsidR="006A799A" w:rsidRDefault="006A799A" w:rsidP="006A799A">
      <w:pPr>
        <w:rPr>
          <w:lang w:val="en-GB"/>
        </w:rPr>
      </w:pPr>
    </w:p>
    <w:p w14:paraId="74946C5F" w14:textId="5FE083D1" w:rsidR="00AB351E" w:rsidRDefault="00AB351E" w:rsidP="00344AA1">
      <w:pPr>
        <w:rPr>
          <w:lang w:val="en-GB"/>
        </w:rPr>
      </w:pPr>
      <w:r>
        <w:t>Apache Spark is a fast, distributed computing technology. It employs horizontal clustering for fast and efficient computation. Apache Spark provides its computational framework on top of Hadoop MapReduce (MR) model, and it employs MR model for an extended computational framework subsuming interactive database queries and online processing through streaming. The most striking attribute of Spark is in-memory computation, which reduces the read/write latency of intermediate data during processing</w:t>
      </w:r>
      <w:r w:rsidR="00AA366B">
        <w:t>.</w:t>
      </w:r>
    </w:p>
    <w:p w14:paraId="12CFB848" w14:textId="70A4927B" w:rsidR="00EA0667" w:rsidRDefault="00524E80" w:rsidP="00344AA1">
      <w:r>
        <w:t xml:space="preserve">The </w:t>
      </w:r>
      <w:r w:rsidR="00CE4196">
        <w:t>S</w:t>
      </w:r>
      <w:r w:rsidR="00DF489F">
        <w:t>park programming paradigm</w:t>
      </w:r>
      <w:r w:rsidR="008F4C7A">
        <w:t xml:space="preserve"> is very powerful and express a uniform programming model</w:t>
      </w:r>
      <w:r w:rsidR="00FB422A">
        <w:t xml:space="preserve"> supporting the application development in multiple programming languages.</w:t>
      </w:r>
    </w:p>
    <w:p w14:paraId="79EDB5D0" w14:textId="3465CBC8" w:rsidR="00AE549B" w:rsidRDefault="00AE549B" w:rsidP="00344AA1">
      <w:r>
        <w:t xml:space="preserve">Apache </w:t>
      </w:r>
      <w:r w:rsidR="00CE4196">
        <w:t>S</w:t>
      </w:r>
      <w:r>
        <w:t xml:space="preserve">park supports programming in </w:t>
      </w:r>
      <w:r w:rsidR="001656A8">
        <w:t>Scala, Java, Python and even though there is no functional</w:t>
      </w:r>
      <w:r w:rsidR="007F0E3B">
        <w:t xml:space="preserve"> parity across all the programming languages supported</w:t>
      </w:r>
      <w:r w:rsidR="00311873">
        <w:t>.</w:t>
      </w:r>
    </w:p>
    <w:p w14:paraId="2C994F4E" w14:textId="25C61A96" w:rsidR="003337BE" w:rsidRDefault="003337BE" w:rsidP="00344AA1">
      <w:r>
        <w:t>Apache Spark</w:t>
      </w:r>
      <w:r w:rsidR="00CE4196">
        <w:t xml:space="preserve"> is a cluster</w:t>
      </w:r>
      <w:r w:rsidR="00530F04">
        <w:t xml:space="preserve"> computing</w:t>
      </w:r>
      <w:r w:rsidR="002C720B">
        <w:t xml:space="preserve"> framework for large-scale data processing.</w:t>
      </w:r>
      <w:r w:rsidR="00DF4248">
        <w:t xml:space="preserve"> It does not use</w:t>
      </w:r>
      <w:r w:rsidR="00FA5085">
        <w:t xml:space="preserve"> MapReduce as an execution </w:t>
      </w:r>
      <w:proofErr w:type="gramStart"/>
      <w:r w:rsidR="00FA5085">
        <w:t>engine</w:t>
      </w:r>
      <w:proofErr w:type="gramEnd"/>
      <w:r w:rsidR="00FA5085">
        <w:t xml:space="preserve"> and it uses its own distributed run</w:t>
      </w:r>
      <w:r w:rsidR="00E74124">
        <w:t>time for executing work on a cluster.</w:t>
      </w:r>
      <w:r w:rsidR="007F7556">
        <w:t xml:space="preserve"> However, Spark has many par</w:t>
      </w:r>
      <w:r w:rsidR="00AD6E6E">
        <w:t>allels with MapReduce, in</w:t>
      </w:r>
      <w:r w:rsidR="007271FA">
        <w:t xml:space="preserve"> </w:t>
      </w:r>
      <w:r w:rsidR="00AD6E6E">
        <w:t>terms of both API and runtime.</w:t>
      </w:r>
    </w:p>
    <w:p w14:paraId="4F6DD56F" w14:textId="0832C48B" w:rsidR="00823F06" w:rsidRDefault="006C20CA" w:rsidP="00344AA1">
      <w:r>
        <w:t xml:space="preserve">Spark can handle different workloads such as batch program, iterative codes, interactive database queries and streaming data. The Spark is faster than Hadoop distributed processing, and it is attributed to the reduced </w:t>
      </w:r>
      <w:proofErr w:type="gramStart"/>
      <w:r>
        <w:t>amount</w:t>
      </w:r>
      <w:proofErr w:type="gramEnd"/>
      <w:r>
        <w:t xml:space="preserve"> of read/write tasks to the hard disk. It stores the intermediate value of the variables in memory during the execution</w:t>
      </w:r>
      <w:r w:rsidR="009C7335">
        <w:t>.</w:t>
      </w:r>
    </w:p>
    <w:p w14:paraId="3B34952E" w14:textId="77777777" w:rsidR="00C204F6" w:rsidRDefault="00747403" w:rsidP="00344AA1">
      <w:r>
        <w:t>The cluster management in Apache Spark is performed in three different ways viz. Standalone, Hadoop Yarn, and Mesos. Spark can access the data from local file system or any distributed file system like Hadoop Distributed File System (HDFS)</w:t>
      </w:r>
      <w:r w:rsidR="00CC76BA">
        <w:t xml:space="preserve"> </w:t>
      </w:r>
      <w:r w:rsidR="00CC76BA">
        <w:fldChar w:fldCharType="begin"/>
      </w:r>
      <w:r w:rsidR="00CC76BA">
        <w:instrText xml:space="preserve"> ADDIN ZOTERO_ITEM CSL_CITATION {"citationID":"yT7iIh4F","properties":{"formattedCitation":"(Vadlamani and Sk, 2017, p. 3)","plainCitation":"(Vadlamani and Sk, 2017, p. 3)","noteIndex":0},"citationItems":[{"id":68,"uris":["http://zotero.org/users/local/6cImyQvs/items/G9RBBQTN"],"itemData":{"id":68,"type":"book","abstract":"Of late, the financial services industry is fast moving away from the traditional paradigm to the sophisticated digital way of dealing and the customer. Both the facets of the financial service industry, viz., the financial service provider and the customer are going through a digital evolution. In particular, banking industry has evolved from just journal and ledger entry paradigm to data and analytics driven banking operations, which subsumes online as well as offline customer behavior. This paper discusses various scenarios in baking, finance services and insurance (BFSI) areas, where big data analytics is turning out to be paramount. The paper also highlights the potential benefits, of the new-age technologies viz., Internet of Things (IoT), Blockchain, Chatbots and robotics.","ISBN":"978-3-319-72412-6","note":"page: 39\nDOI: 10.1007/978-3-319-72413-3_2","number-of-pages":"15","source":"ResearchGate","title":"Big Data Analytics Enabled Smart Financial Services: Opportunities and Challenges","title-short":"Big Data Analytics Enabled Smart Financial Services","author":[{"family":"Vadlamani","given":"Ravi"},{"family":"Sk","given":"Kamaruddin"}],"issued":{"date-parts":[["2017",11,25]]}},"locator":"3","label":"page"}],"schema":"https://github.com/citation-style-language/schema/raw/master/csl-citation.json"} </w:instrText>
      </w:r>
      <w:r w:rsidR="00CC76BA">
        <w:fldChar w:fldCharType="separate"/>
      </w:r>
      <w:r w:rsidR="00CC76BA" w:rsidRPr="00CC76BA">
        <w:t>(Vadlamani and Sk, 2017, p. 3)</w:t>
      </w:r>
      <w:r w:rsidR="00CC76BA">
        <w:fldChar w:fldCharType="end"/>
      </w:r>
      <w:r w:rsidR="00C204F6">
        <w:t>.</w:t>
      </w:r>
    </w:p>
    <w:p w14:paraId="1522A657" w14:textId="1C192A29" w:rsidR="009C7335" w:rsidRDefault="00E56FA4" w:rsidP="00344AA1">
      <w:r>
        <w:t xml:space="preserve"> </w:t>
      </w:r>
      <w:r w:rsidR="007E2AF7">
        <w:t>Cassandra is a free and open source</w:t>
      </w:r>
      <w:r w:rsidR="00FC0726">
        <w:t>, distributed, wide-column</w:t>
      </w:r>
      <w:r w:rsidR="00755222">
        <w:t xml:space="preserve"> store, NoSQL database management </w:t>
      </w:r>
      <w:r w:rsidR="00C36F0B">
        <w:t>system designed to handle large amounts of data</w:t>
      </w:r>
      <w:r w:rsidR="00CB08A3">
        <w:t xml:space="preserve"> across many commodity servers, providing</w:t>
      </w:r>
      <w:r w:rsidR="006834FC">
        <w:t xml:space="preserve"> high availability with no single point of failure</w:t>
      </w:r>
      <w:r w:rsidR="003B0282">
        <w:t xml:space="preserve">. Cassandra offers support for clusters spanning multiple </w:t>
      </w:r>
      <w:proofErr w:type="spellStart"/>
      <w:r w:rsidR="003B0282">
        <w:t>datace</w:t>
      </w:r>
      <w:r w:rsidR="005753A8">
        <w:t>nters</w:t>
      </w:r>
      <w:proofErr w:type="spellEnd"/>
      <w:r w:rsidR="005753A8">
        <w:t>, with asynchronous masterless replication allowing</w:t>
      </w:r>
      <w:r w:rsidR="00926786">
        <w:t xml:space="preserve"> low latency operations for all clients.</w:t>
      </w:r>
    </w:p>
    <w:p w14:paraId="710F0B08" w14:textId="59AD3512" w:rsidR="00370639" w:rsidRDefault="00D475C2" w:rsidP="00344AA1">
      <w:pPr>
        <w:rPr>
          <w:lang w:val="en-GB"/>
        </w:rPr>
      </w:pPr>
      <w:r w:rsidRPr="00EA1D53">
        <w:rPr>
          <w:lang w:val="en-GB"/>
        </w:rPr>
        <w:t>Cassandra introduced</w:t>
      </w:r>
      <w:r w:rsidR="00EA1D53" w:rsidRPr="00EA1D53">
        <w:rPr>
          <w:lang w:val="en-GB"/>
        </w:rPr>
        <w:t xml:space="preserve"> the Cassandra Query Lan</w:t>
      </w:r>
      <w:r w:rsidR="00EA1D53">
        <w:rPr>
          <w:lang w:val="en-GB"/>
        </w:rPr>
        <w:t>guage</w:t>
      </w:r>
      <w:r w:rsidR="00887012">
        <w:rPr>
          <w:lang w:val="en-GB"/>
        </w:rPr>
        <w:t xml:space="preserve"> (CQL)</w:t>
      </w:r>
      <w:r w:rsidR="003B3B92">
        <w:rPr>
          <w:lang w:val="en-GB"/>
        </w:rPr>
        <w:t xml:space="preserve"> which is a simple interface for accessing </w:t>
      </w:r>
      <w:r w:rsidR="00FF1767">
        <w:rPr>
          <w:lang w:val="en-GB"/>
        </w:rPr>
        <w:t>Cassandra, as an alternative to the traditional</w:t>
      </w:r>
      <w:r w:rsidR="00171917">
        <w:rPr>
          <w:lang w:val="en-GB"/>
        </w:rPr>
        <w:t xml:space="preserve"> Structured Query Language (SQL).</w:t>
      </w:r>
      <w:r w:rsidR="00520BE4">
        <w:rPr>
          <w:lang w:val="en-GB"/>
        </w:rPr>
        <w:t xml:space="preserve"> CQL adds an abstraction</w:t>
      </w:r>
      <w:r w:rsidR="00A93E83">
        <w:rPr>
          <w:lang w:val="en-GB"/>
        </w:rPr>
        <w:t xml:space="preserve"> layer that hides implementation details of this structure</w:t>
      </w:r>
      <w:r w:rsidR="000428E4">
        <w:rPr>
          <w:lang w:val="en-GB"/>
        </w:rPr>
        <w:t xml:space="preserve"> and provides native syntaxes for collections and other</w:t>
      </w:r>
      <w:r w:rsidR="0027750F">
        <w:rPr>
          <w:lang w:val="en-GB"/>
        </w:rPr>
        <w:t xml:space="preserve"> common encodings. Language drivers are available for Java, Python</w:t>
      </w:r>
      <w:r w:rsidR="000C36FA">
        <w:rPr>
          <w:lang w:val="en-GB"/>
        </w:rPr>
        <w:t xml:space="preserve">, </w:t>
      </w:r>
      <w:proofErr w:type="gramStart"/>
      <w:r w:rsidR="000C36FA">
        <w:rPr>
          <w:lang w:val="en-GB"/>
        </w:rPr>
        <w:t>C++</w:t>
      </w:r>
      <w:proofErr w:type="gramEnd"/>
      <w:r w:rsidR="004811B3">
        <w:rPr>
          <w:lang w:val="en-GB"/>
        </w:rPr>
        <w:t xml:space="preserve"> and others.</w:t>
      </w:r>
    </w:p>
    <w:p w14:paraId="121EDA1F" w14:textId="4EA61635" w:rsidR="004811B3" w:rsidRDefault="004811B3" w:rsidP="00344AA1">
      <w:pPr>
        <w:rPr>
          <w:lang w:val="en-GB"/>
        </w:rPr>
      </w:pPr>
      <w:r>
        <w:rPr>
          <w:lang w:val="en-GB"/>
        </w:rPr>
        <w:t xml:space="preserve">The </w:t>
      </w:r>
      <w:proofErr w:type="spellStart"/>
      <w:r w:rsidR="00A05EE2">
        <w:rPr>
          <w:lang w:val="en-GB"/>
        </w:rPr>
        <w:t>keyspace</w:t>
      </w:r>
      <w:proofErr w:type="spellEnd"/>
      <w:r w:rsidR="00A05EE2">
        <w:rPr>
          <w:lang w:val="en-GB"/>
        </w:rPr>
        <w:t xml:space="preserve"> in Cassandra is a namespace that defines</w:t>
      </w:r>
      <w:r w:rsidR="009E7C38">
        <w:rPr>
          <w:lang w:val="en-GB"/>
        </w:rPr>
        <w:t xml:space="preserve"> data replication across nodes.</w:t>
      </w:r>
    </w:p>
    <w:p w14:paraId="47F0AB65" w14:textId="6AA51A63" w:rsidR="001B5A18" w:rsidRDefault="00C17CAB" w:rsidP="00344AA1">
      <w:pPr>
        <w:rPr>
          <w:lang w:val="en-GB"/>
        </w:rPr>
      </w:pPr>
      <w:r>
        <w:rPr>
          <w:lang w:val="en-GB"/>
        </w:rPr>
        <w:t xml:space="preserve">The </w:t>
      </w:r>
      <w:r w:rsidR="0008342C">
        <w:rPr>
          <w:lang w:val="en-GB"/>
        </w:rPr>
        <w:t>Limitations</w:t>
      </w:r>
      <w:r w:rsidR="002C3EDB">
        <w:rPr>
          <w:lang w:val="en-GB"/>
        </w:rPr>
        <w:t xml:space="preserve"> to the use of </w:t>
      </w:r>
      <w:r w:rsidR="003E3B64">
        <w:rPr>
          <w:lang w:val="en-GB"/>
        </w:rPr>
        <w:t>Cassandra</w:t>
      </w:r>
      <w:r w:rsidR="002C3EDB">
        <w:rPr>
          <w:lang w:val="en-GB"/>
        </w:rPr>
        <w:t xml:space="preserve"> are as follows:</w:t>
      </w:r>
    </w:p>
    <w:p w14:paraId="27B3F920" w14:textId="1A65B5B9" w:rsidR="002C3EDB" w:rsidRDefault="002C3EDB" w:rsidP="00344AA1">
      <w:pPr>
        <w:rPr>
          <w:lang w:val="en-GB"/>
        </w:rPr>
      </w:pPr>
      <w:r>
        <w:rPr>
          <w:lang w:val="en-GB"/>
        </w:rPr>
        <w:t>-</w:t>
      </w:r>
      <w:r w:rsidR="00E86107">
        <w:rPr>
          <w:lang w:val="en-GB"/>
        </w:rPr>
        <w:t xml:space="preserve">Up to Cassandra 1.0, it was not </w:t>
      </w:r>
      <w:r w:rsidR="008064EE">
        <w:rPr>
          <w:lang w:val="en-GB"/>
        </w:rPr>
        <w:t>row-level consistent which means</w:t>
      </w:r>
      <w:r w:rsidR="009063CC">
        <w:rPr>
          <w:lang w:val="en-GB"/>
        </w:rPr>
        <w:t xml:space="preserve"> that inserts and updates into table that affect the same row that are processed at approx</w:t>
      </w:r>
      <w:r w:rsidR="00D44927">
        <w:rPr>
          <w:lang w:val="en-GB"/>
        </w:rPr>
        <w:t>imately the same time may affect the non-key</w:t>
      </w:r>
      <w:r w:rsidR="00516E12">
        <w:rPr>
          <w:lang w:val="en-GB"/>
        </w:rPr>
        <w:t xml:space="preserve"> columns in inconsistent ways</w:t>
      </w:r>
    </w:p>
    <w:p w14:paraId="473E9EB4" w14:textId="1D3D9374" w:rsidR="009E7A0B" w:rsidRDefault="009E7A0B" w:rsidP="00344AA1">
      <w:pPr>
        <w:rPr>
          <w:lang w:val="en-GB"/>
        </w:rPr>
      </w:pPr>
      <w:r>
        <w:rPr>
          <w:lang w:val="en-GB"/>
        </w:rPr>
        <w:t>-</w:t>
      </w:r>
      <w:r w:rsidR="002462BA">
        <w:rPr>
          <w:lang w:val="en-GB"/>
        </w:rPr>
        <w:t xml:space="preserve">It is wide column </w:t>
      </w:r>
      <w:proofErr w:type="gramStart"/>
      <w:r w:rsidR="002462BA">
        <w:rPr>
          <w:lang w:val="en-GB"/>
        </w:rPr>
        <w:t>store</w:t>
      </w:r>
      <w:r w:rsidR="008955C7">
        <w:rPr>
          <w:lang w:val="en-GB"/>
        </w:rPr>
        <w:t>,</w:t>
      </w:r>
      <w:proofErr w:type="gramEnd"/>
      <w:r w:rsidR="008955C7">
        <w:rPr>
          <w:lang w:val="en-GB"/>
        </w:rPr>
        <w:t xml:space="preserve"> thus it is a hybrid</w:t>
      </w:r>
      <w:r w:rsidR="006354BA">
        <w:rPr>
          <w:lang w:val="en-GB"/>
        </w:rPr>
        <w:t xml:space="preserve"> between a key-value and a tabular database management system.</w:t>
      </w:r>
      <w:r w:rsidR="00D30127">
        <w:rPr>
          <w:lang w:val="en-GB"/>
        </w:rPr>
        <w:t xml:space="preserve"> Tables</w:t>
      </w:r>
      <w:r w:rsidR="00B706F5">
        <w:rPr>
          <w:lang w:val="en-GB"/>
        </w:rPr>
        <w:t xml:space="preserve"> may be created, dropped, and altered at run-time without</w:t>
      </w:r>
      <w:r w:rsidR="00C86EAF">
        <w:rPr>
          <w:lang w:val="en-GB"/>
        </w:rPr>
        <w:t xml:space="preserve"> blocking updates and queries.</w:t>
      </w:r>
    </w:p>
    <w:p w14:paraId="04A7E438" w14:textId="2FCF3DC3" w:rsidR="00C86EAF" w:rsidRPr="00EA1D53" w:rsidRDefault="00C86EAF" w:rsidP="00344AA1">
      <w:pPr>
        <w:rPr>
          <w:lang w:val="en-GB"/>
        </w:rPr>
      </w:pPr>
      <w:r>
        <w:rPr>
          <w:lang w:val="en-GB"/>
        </w:rPr>
        <w:t>-Cassandra canno</w:t>
      </w:r>
      <w:r w:rsidR="009E0331">
        <w:rPr>
          <w:lang w:val="en-GB"/>
        </w:rPr>
        <w:t>t do joins or subqueries</w:t>
      </w:r>
      <w:r w:rsidR="00E06CA5">
        <w:rPr>
          <w:lang w:val="en-GB"/>
        </w:rPr>
        <w:t xml:space="preserve"> but it emphasizes denor</w:t>
      </w:r>
      <w:r w:rsidR="0012136C">
        <w:rPr>
          <w:lang w:val="en-GB"/>
        </w:rPr>
        <w:t>malization through features like collections.</w:t>
      </w:r>
    </w:p>
    <w:p w14:paraId="709060EB" w14:textId="77777777" w:rsidR="00A06C54" w:rsidRPr="00EA1D53" w:rsidRDefault="00A06C54" w:rsidP="00A9284A">
      <w:pPr>
        <w:rPr>
          <w:lang w:val="en-GB"/>
        </w:rPr>
      </w:pPr>
      <w:bookmarkStart w:id="4" w:name="_Hlk148708790"/>
    </w:p>
    <w:p w14:paraId="38EEC9B7" w14:textId="77777777" w:rsidR="001B569D" w:rsidRPr="007A3C9F" w:rsidRDefault="001B569D" w:rsidP="001B569D">
      <w:pPr>
        <w:pStyle w:val="Heading2"/>
        <w:rPr>
          <w:lang w:val="en-GB"/>
        </w:rPr>
      </w:pPr>
      <w:bookmarkStart w:id="5" w:name="_Toc149576980"/>
      <w:bookmarkEnd w:id="4"/>
      <w:r w:rsidRPr="007A3C9F">
        <w:rPr>
          <w:lang w:val="en-GB"/>
        </w:rPr>
        <w:lastRenderedPageBreak/>
        <w:t>Section 2 – Literature Review</w:t>
      </w:r>
      <w:bookmarkEnd w:id="5"/>
    </w:p>
    <w:p w14:paraId="3BBD4254" w14:textId="77777777" w:rsidR="001B569D" w:rsidRPr="007A3C9F" w:rsidRDefault="001B569D" w:rsidP="001B569D">
      <w:pPr>
        <w:rPr>
          <w:lang w:val="en-GB"/>
        </w:rPr>
      </w:pPr>
    </w:p>
    <w:p w14:paraId="3ED0EBE3" w14:textId="67BEFFFE" w:rsidR="00E47C95" w:rsidRDefault="00AB16F9" w:rsidP="00A9284A">
      <w:r w:rsidRPr="00AB16F9">
        <w:t>From experiential observation, Apache Spark as big data analytics tool is much faster and gives accurate results than Hadoop</w:t>
      </w:r>
      <w:r w:rsidR="007A3C9F">
        <w:t xml:space="preserve"> </w:t>
      </w:r>
      <w:r w:rsidR="00E87669">
        <w:fldChar w:fldCharType="begin"/>
      </w:r>
      <w:r w:rsidR="00E87669">
        <w:instrText xml:space="preserve"> ADDIN ZOTERO_ITEM CSL_CITATION {"citationID":"GQLxHEnq","properties":{"formattedCitation":"(Kamal {\\i{}et al.}, 2020, p. 24)","plainCitation":"(Kamal et al., 2020, p. 24)","noteIndex":0},"citationItems":[{"id":15,"uris":["http://zotero.org/users/local/6cImyQvs/items/I7ZTT5FM"],"itemData":{"id":15,"type":"article-journal","abstract":"Nowadays, the massive amount of data that needs to be processed is increased. High-performance computing (HPC) and big data analytics are required. In the identical context, research on drug discovery has reached an area where it has no preference, but the use of HPC and huge data processing systems to perform its targets at a reasonable time. Virtual screen (VS) is one of the costliest tasks in terms of computation requirements. It is considered as an intensive and heavy task. At the same time, it plays an essential role in new drug design. This research investigates machine learning and big data analytics in VS. It tries to use a ligand base and a structural base and rank molecular databases as active against a specific target protein. The machine learning algorithms, including random forests, naive Bayesian classifiers, nerve networks, decision trees, support vector machines, and deep-learning strategies have been developed for both Ligand based and structure-based docking. Also, this paper introduces a review of previous research conducted on the utilization of machine learning as well as big data analytics framework in VS. The paper outlines the current progress in the use of traditional methods for machine learning and massive data analytic applications in a multi-node dataset. This article compares the estimation of machine learning approaches and broad ligand-base theoretical system. It also explores how machine learning approaches can improve the performance of various problems of virtual screening classification in broad repositories. Finally, various challenges and solutions of the virtual screening dataset in the machine learning and big data analytics are discussed","container-title":"International Journal of Advanced Computer Research","DOI":"10.19101/IJACR.2019.940150","journalAbbreviation":"International Journal of Advanced Computer Research","page":"72-88","source":"ResearchGate","title":"Traditional machine learning and big data analytics in virtual screening: a comparative study","title-short":"Traditional machine learning and big data analytics in virtual screening","volume":"10","author":[{"family":"Kamal","given":"Sahar"},{"family":"Omar","given":"Yasser"},{"family":"Abdelmageid","given":"Salah"},{"family":"Marie","given":"Mahmoud"}],"issued":{"date-parts":[["2020",3,31]]}},"locator":"24","label":"page"}],"schema":"https://github.com/citation-style-language/schema/raw/master/csl-citation.json"} </w:instrText>
      </w:r>
      <w:r w:rsidR="00E87669">
        <w:fldChar w:fldCharType="separate"/>
      </w:r>
      <w:r w:rsidR="00E87669" w:rsidRPr="00E87669">
        <w:t xml:space="preserve">(Kamal </w:t>
      </w:r>
      <w:r w:rsidR="00E87669" w:rsidRPr="00E87669">
        <w:rPr>
          <w:i/>
          <w:iCs/>
        </w:rPr>
        <w:t>et al.</w:t>
      </w:r>
      <w:r w:rsidR="00E87669" w:rsidRPr="00E87669">
        <w:t>, 2020, p. 24)</w:t>
      </w:r>
      <w:r w:rsidR="00E87669">
        <w:fldChar w:fldCharType="end"/>
      </w:r>
      <w:r w:rsidR="00CB2982">
        <w:t>.</w:t>
      </w:r>
    </w:p>
    <w:p w14:paraId="51AC6CC3" w14:textId="3129A989" w:rsidR="00E47C95" w:rsidRDefault="003A3E67" w:rsidP="00A9284A">
      <w:r w:rsidRPr="003A3E67">
        <w:t xml:space="preserve">In ANN model development, the ML libraries are required, which are imported from </w:t>
      </w:r>
      <w:proofErr w:type="spellStart"/>
      <w:r w:rsidRPr="003A3E67">
        <w:t>Keras</w:t>
      </w:r>
      <w:proofErr w:type="spellEnd"/>
      <w:r w:rsidRPr="003A3E67">
        <w:t xml:space="preserve">. One of the well-known libraries of </w:t>
      </w:r>
      <w:proofErr w:type="spellStart"/>
      <w:r w:rsidRPr="003A3E67">
        <w:t>Keras</w:t>
      </w:r>
      <w:proofErr w:type="spellEnd"/>
      <w:r w:rsidRPr="003A3E67">
        <w:t xml:space="preserve"> and behind it TensorFlow, is supported. </w:t>
      </w:r>
      <w:proofErr w:type="spellStart"/>
      <w:r w:rsidRPr="003A3E67">
        <w:t>Keras</w:t>
      </w:r>
      <w:proofErr w:type="spellEnd"/>
      <w:r w:rsidRPr="003A3E67">
        <w:t xml:space="preserve"> framework is much easier to use instead of directly using </w:t>
      </w:r>
      <w:proofErr w:type="spellStart"/>
      <w:r w:rsidRPr="003A3E67">
        <w:t>Tensorflow</w:t>
      </w:r>
      <w:proofErr w:type="spellEnd"/>
      <w:r w:rsidR="00327E8D">
        <w:t xml:space="preserve"> </w:t>
      </w:r>
      <w:r w:rsidR="00327E8D">
        <w:fldChar w:fldCharType="begin"/>
      </w:r>
      <w:r w:rsidR="00327E8D">
        <w:instrText xml:space="preserve"> ADDIN ZOTERO_ITEM CSL_CITATION {"citationID":"4JFD1fRR","properties":{"formattedCitation":"(Rahman {\\i{}et al.}, 2021, p. 12)","plainCitation":"(Rahman et al., 2021, p. 12)","noteIndex":0},"citationItems":[{"id":14,"uris":["http://zotero.org/users/local/6cImyQvs/items/R5H9WE8Z"],"itemData":{"id":14,"type":"article-journal","abstract":"Apache spark, famously known for big data handling ability, is a distributed open-source framework that utilizes the idea of distributed memory to process big data. As the performance of the spark is mostly being affected by the spark predominant configuration parameters, it is challenging to achieve the optimal result from spark. The current practice of tuning the parameters is ineffective, as it is performed manually. Manual tuning is challenging for large space of parameters and complex interactions with and among the parameters. This paper proposes a more effective, self-tuning approach subject to a neural network called Smart method for spark using neural network for big data (SSNNB) to avoid the disadvantages of manual tuning of the parameters. The paper has selected five predominant parameters with five different sizes of data to test the approach. The proposed approach has increased the speed of around 30% compared with the default parameter configuration.","container-title":"International Journal of Electrical and Computer Engineering (IJECE)","DOI":"10.11591/ijece.v11i3.pp2525-2534","ISSN":"2722-2578, 2088-8708","issue":"3","journalAbbreviation":"IJECE","language":"en","page":"2525","source":"DOI.org (Crossref)","title":"A smart method for spark using neural network for big data","volume":"11","author":[{"family":"Rahman","given":"Md. Armanur"},{"family":"Hossen","given":"J."},{"family":"Sultana","given":"Aziza"},{"family":"Al Mamun","given":"Abdullah"},{"family":"Ab. Aziz","given":"Nor Azlina"}],"issued":{"date-parts":[["2021",6,1]]}},"locator":"12","label":"page"}],"schema":"https://github.com/citation-style-language/schema/raw/master/csl-citation.json"} </w:instrText>
      </w:r>
      <w:r w:rsidR="00327E8D">
        <w:fldChar w:fldCharType="separate"/>
      </w:r>
      <w:r w:rsidR="00327E8D" w:rsidRPr="00327E8D">
        <w:t xml:space="preserve">(Rahman </w:t>
      </w:r>
      <w:r w:rsidR="00327E8D" w:rsidRPr="00327E8D">
        <w:rPr>
          <w:i/>
          <w:iCs/>
        </w:rPr>
        <w:t>et al.</w:t>
      </w:r>
      <w:r w:rsidR="00327E8D" w:rsidRPr="00327E8D">
        <w:t>, 2021, p. 12)</w:t>
      </w:r>
      <w:r w:rsidR="00327E8D">
        <w:fldChar w:fldCharType="end"/>
      </w:r>
      <w:r w:rsidR="00880B21">
        <w:t>.</w:t>
      </w:r>
    </w:p>
    <w:p w14:paraId="450B58ED" w14:textId="6CEF1306" w:rsidR="00900746" w:rsidRDefault="006F04AA" w:rsidP="00A9284A">
      <w:r w:rsidRPr="006F04AA">
        <w:t xml:space="preserve">Apache Spark </w:t>
      </w:r>
      <w:proofErr w:type="spellStart"/>
      <w:r w:rsidRPr="006F04AA">
        <w:t>MLlib</w:t>
      </w:r>
      <w:proofErr w:type="spellEnd"/>
      <w:r w:rsidRPr="006F04AA">
        <w:t xml:space="preserve"> offers fast, flexible, and scalable implementations of a variety of machine learning components, ranging from ensemble learning and principal component analysis (PCA) to optimization and clustering analysis. Apache Spark </w:t>
      </w:r>
      <w:proofErr w:type="spellStart"/>
      <w:r w:rsidRPr="006F04AA">
        <w:t>MLlib</w:t>
      </w:r>
      <w:proofErr w:type="spellEnd"/>
      <w:r w:rsidRPr="006F04AA">
        <w:t xml:space="preserve"> also offer options for distributed processing by parallel processing and support of big data tools that utilize distributed architectures. These criteria will decrease the processing time required and, at the same time, increase the time available to interpret analytics results. This becomes very important when the machine learning task has many predictions to calculate</w:t>
      </w:r>
      <w:r w:rsidR="002412E6">
        <w:fldChar w:fldCharType="begin"/>
      </w:r>
      <w:r w:rsidR="002412E6">
        <w:instrText xml:space="preserve"> ADDIN ZOTERO_ITEM CSL_CITATION {"citationID":"41CdOurB","properties":{"formattedCitation":"(Asse\\uc0\\u64257{} {\\i{}et al.}, 2017, p. 11)","plainCitation":"(Asseﬁ et al., 2017, p. 11)","noteIndex":0},"citationItems":[{"id":23,"uris":["http://zotero.org/users/local/6cImyQvs/items/GTIUEQPP"],"itemData":{"id":23,"type":"article-journal","abstract":"Artiﬁcial intelligence, and particularly machine learning, has been used in many ways by the research community to turn a variety of diverse and even heterogeneous data sources into high quality facts and knowledge, providing premier capabilities to accurate pattern discovery. However, applying machine learning strategies on big and complex datasets is computationally expensive, and it consumes a very large amount of logical and physical resources, such as data ﬁle space, CPU, and memory. A sophisticated platform for efﬁcient big data analytics is becoming more important these days as the data amount generated in a daily basis exceeds over quintillion bytes. Apache Spark MLlib is one of the most prominent platforms for big data analysis which offers a set of excellent functionalities for different machine learning tasks ranging from regression, classiﬁcation, and dimension reduction to clustering and rule extraction. In this contribution, we explore, from the computational perspective, the expanding body of the Apache Spark MLlib 2.0 as an opensource, distributed, scalable, and platform independent machine learning library. Speciﬁcally, we perform several real world machine learning experiments to examine the qualitative and quantitative attributes of the platform. Furthermore, we highlight current trends in big data machine learning research and provide insights for future work.","language":"en","source":"Zotero","title":"Big Data Machine Learning using Apache Spark MLlib","author":[{"family":"Asseﬁ","given":"Mehdi"},{"family":"Behravesh","given":"Ehsun"},{"family":"Liu","given":"Guangchi"},{"family":"Tafti","given":"Ahmad P"}],"issued":{"date-parts":[["2017"]]}},"locator":"11","label":"page"}],"schema":"https://github.com/citation-style-language/schema/raw/master/csl-citation.json"} </w:instrText>
      </w:r>
      <w:r w:rsidR="002412E6">
        <w:fldChar w:fldCharType="separate"/>
      </w:r>
      <w:r w:rsidR="002412E6" w:rsidRPr="002412E6">
        <w:t>(</w:t>
      </w:r>
      <w:proofErr w:type="spellStart"/>
      <w:r w:rsidR="002412E6" w:rsidRPr="002412E6">
        <w:t>Asseﬁ</w:t>
      </w:r>
      <w:proofErr w:type="spellEnd"/>
      <w:r w:rsidR="002412E6" w:rsidRPr="002412E6">
        <w:t xml:space="preserve"> </w:t>
      </w:r>
      <w:r w:rsidR="002412E6" w:rsidRPr="002412E6">
        <w:rPr>
          <w:i/>
          <w:iCs/>
        </w:rPr>
        <w:t>et al.</w:t>
      </w:r>
      <w:r w:rsidR="002412E6" w:rsidRPr="002412E6">
        <w:t>, 2017, p. 11)</w:t>
      </w:r>
      <w:r w:rsidR="002412E6">
        <w:fldChar w:fldCharType="end"/>
      </w:r>
      <w:r w:rsidR="000E1F50">
        <w:t>.</w:t>
      </w:r>
    </w:p>
    <w:p w14:paraId="196B0444" w14:textId="1AC90AC5" w:rsidR="00FC4D45" w:rsidRDefault="00490B5B" w:rsidP="00A9284A">
      <w:r w:rsidRPr="00490B5B">
        <w:t xml:space="preserve">Big data technologies can be described as the tools or technologies that are used to efficiently process data that has been classified as big data. Some of the big data technologies </w:t>
      </w:r>
      <w:proofErr w:type="gramStart"/>
      <w:r w:rsidRPr="00490B5B">
        <w:t>include,</w:t>
      </w:r>
      <w:proofErr w:type="gramEnd"/>
      <w:r w:rsidRPr="00490B5B">
        <w:t xml:space="preserve"> Apache Hadoop, Apache Spark, Apache Cassandra, and Apache HBase</w:t>
      </w:r>
      <w:r w:rsidR="00044AD5">
        <w:t>.</w:t>
      </w:r>
      <w:r w:rsidR="00B72FE0">
        <w:t xml:space="preserve"> </w:t>
      </w:r>
    </w:p>
    <w:p w14:paraId="5C630172" w14:textId="37732FD0" w:rsidR="00CB088F" w:rsidRDefault="00BC1CB7" w:rsidP="00A9284A">
      <w:r w:rsidRPr="00BC1CB7">
        <w:t>Apache Spark has emerged as a widely used open-source engine. Spark is a fault-tolerant and general-purpose cluster computing system providing APIs in Java, Scala, Python, and R, along with an optimized engine that supports general execution graphs. Moreover, Spark is efficient at iterative computations and is thus well-suited for the development of large-scale machine learning applications</w:t>
      </w:r>
      <w:r w:rsidR="002214EE">
        <w:t xml:space="preserve"> </w:t>
      </w:r>
      <w:r w:rsidR="002214EE">
        <w:fldChar w:fldCharType="begin"/>
      </w:r>
      <w:r w:rsidR="002214EE">
        <w:instrText xml:space="preserve"> ADDIN ZOTERO_ITEM CSL_CITATION {"citationID":"f1lIxcSo","properties":{"formattedCitation":"(Nguyen {\\i{}et al.}, no date, p. 1)","plainCitation":"(Nguyen et al., no date, p. 1)","noteIndex":0},"citationItems":[{"id":37,"uris":["http://zotero.org/users/local/6cImyQvs/items/UHRT7F8V"],"itemData":{"id":37,"type":"article-journal","abstract":"This research covers the Apache Spark ecosystem, where it ﬁts into the cloud framework, its functions underneath the hood, and machine learning examples to illustrate how the ecosystem operates. Apache Spark is a distributed computing framework that is ideal for handling big data. Spark is an ideal solution to explore, as the ability to handle big data can be a burdensome administrative task yet very necessary. This research will discuss where Spark ﬁts into the framework of IaaS, PaaS, and SaaS, as well as its beneﬁts and drawbacks compared to proprietary solutions. This research also provides a brief demonstration on how computing on Spark actually takes place to further illustrate its functions.","language":"en","source":"Zotero","title":"Apache Spark for Data Science","author":[{"family":"Nguyen","given":"H H"},{"family":"Abera","given":"T"},{"family":"Coleman","given":"J"},{"family":"Gonzales","given":"G"},{"family":"McWhirter","given":"S"}]},"locator":"1","label":"page"}],"schema":"https://github.com/citation-style-language/schema/raw/master/csl-citation.json"} </w:instrText>
      </w:r>
      <w:r w:rsidR="002214EE">
        <w:fldChar w:fldCharType="separate"/>
      </w:r>
      <w:r w:rsidR="002214EE" w:rsidRPr="002214EE">
        <w:t xml:space="preserve">(Nguyen </w:t>
      </w:r>
      <w:r w:rsidR="002214EE" w:rsidRPr="002214EE">
        <w:rPr>
          <w:i/>
          <w:iCs/>
        </w:rPr>
        <w:t>et al.</w:t>
      </w:r>
      <w:r w:rsidR="002214EE" w:rsidRPr="002214EE">
        <w:t>, no date, p. 1)</w:t>
      </w:r>
      <w:r w:rsidR="002214EE">
        <w:fldChar w:fldCharType="end"/>
      </w:r>
      <w:r w:rsidR="00344E7A">
        <w:t>.</w:t>
      </w:r>
      <w:r w:rsidR="001E4B94">
        <w:t xml:space="preserve"> </w:t>
      </w:r>
    </w:p>
    <w:p w14:paraId="38607913" w14:textId="42262DB6" w:rsidR="00E47C95" w:rsidRDefault="001E4B94" w:rsidP="00A9284A">
      <w:r w:rsidRPr="001E4B94">
        <w:t>Apache Spark has huge potential to contribute to the Big Data-related business in the industry. Some of the common benefits of Apache Spark are its speed, multilingualism, advanced analytics, and open-source community.</w:t>
      </w:r>
    </w:p>
    <w:p w14:paraId="11D90444" w14:textId="0BBD7AE4" w:rsidR="00806FA1" w:rsidRPr="00806FA1" w:rsidRDefault="00806FA1" w:rsidP="00806FA1">
      <w:r w:rsidRPr="00806FA1">
        <w:t>Data mining (DM) deals with preparation of data obtained from various information sources (</w:t>
      </w:r>
      <w:proofErr w:type="gramStart"/>
      <w:r w:rsidRPr="00806FA1">
        <w:t>e.g.</w:t>
      </w:r>
      <w:proofErr w:type="gramEnd"/>
      <w:r w:rsidRPr="00806FA1">
        <w:t xml:space="preserve"> databases, text files, streams) as well as data </w:t>
      </w:r>
      <w:proofErr w:type="spellStart"/>
      <w:r w:rsidRPr="00806FA1">
        <w:t>modeling</w:t>
      </w:r>
      <w:proofErr w:type="spellEnd"/>
      <w:r w:rsidRPr="00806FA1">
        <w:t xml:space="preserve"> using a variety of techniques, depending on the goal that one wants to achieve (e.g. classification, clustering, regression, association rule mining, etc.). DM uses machine learning (ML) techniques to discover new knowledge from the existing information. DM is, nowadays, mostly considered within the wider scope of data science, which also encompasses statistics, big data techniques and data visualization. Data preparation is a vital step in the process of data analysis, and it includes data preprocessing and data manipulation (sometimes also called wrangling). Preprocessing aims at cleaning, integrating, transforming and reducing the original raw data so that it can become usable for data analysis, while wrangling transforms the </w:t>
      </w:r>
      <w:proofErr w:type="spellStart"/>
      <w:r w:rsidRPr="00806FA1">
        <w:t>preprocessed</w:t>
      </w:r>
      <w:proofErr w:type="spellEnd"/>
      <w:r w:rsidRPr="00806FA1">
        <w:t xml:space="preserve"> dataset into a data format that can be easily manipulated by the data </w:t>
      </w:r>
      <w:proofErr w:type="spellStart"/>
      <w:r w:rsidRPr="00806FA1">
        <w:t>modeling</w:t>
      </w:r>
      <w:proofErr w:type="spellEnd"/>
      <w:r w:rsidRPr="00806FA1">
        <w:t xml:space="preserve"> algorithms </w:t>
      </w:r>
      <w:r w:rsidRPr="00806FA1">
        <w:fldChar w:fldCharType="begin"/>
      </w:r>
      <w:r w:rsidRPr="00806FA1">
        <w:instrText xml:space="preserve"> ADDIN ZOTERO_ITEM CSL_CITATION {"citationID":"ElmVzqLU","properties":{"formattedCitation":"(Stancin and Jovic, 2019, p. 1)","plainCitation":"(Stancin and Jovic, 2019, p. 1)","noteIndex":0},"citationItems":[{"id":39,"uris":["http://zotero.org/users/local/6cImyQvs/items/Z8UDHMZY"],"itemData":{"id":39,"type":"paper-conference","abstract":"The popularity of Python is growing, especially in the field of data science. Consequently, there is an increasing number of free libraries available for usage. The aim of this review paper is to describe and compare the characteristics of different data mining and big data analysis libraries in Python. There is currently no paper dealing with the subject and describing pros and cons of all these libraries. Here we consider more than 20 libraries and separate them into six groups: core libraries, data preparation, data visualization, machine learning, deep learning and big data. Beside functionalities of a certain library, important factors for comparison are the number of contributors developing and maintaining the library and the size of the community. Bigger communities mean larger chances for easily finding solution to a certain problem. We currently recommend: pandas for data preparation; Matplotlib, seaborn or Plotly for data visualization; scikit-learn for machine leraning; TensorFlow, Keras and PyTorch for deep learning; and Hadoop Streaming and PySpark for big data.","container-title":"2019 42nd International Convention on Information and Communication Technology, Electronics and Microelectronics (MIPRO)","DOI":"10.23919/MIPRO.2019.8757088","event-place":"Opatija, Croatia","event-title":"2019 42nd International Convention on Information and Communication Technology, Electronics and Microelectronics (MIPRO)","ISBN":"978-953-233-098-4","language":"en","page":"977-982","publisher":"IEEE","publisher-place":"Opatija, Croatia","source":"DOI.org (Crossref)","title":"An overview and comparison of free Python libraries for data mining and big data analysis","URL":"https://ieeexplore.ieee.org/document/8757088/","author":[{"family":"Stancin","given":"I."},{"family":"Jovic","given":"A."}],"accessed":{"date-parts":[["2023",9,26]]},"issued":{"date-parts":[["2019",5]]}},"locator":"1","label":"page"}],"schema":"https://github.com/citation-style-language/schema/raw/master/csl-citation.json"} </w:instrText>
      </w:r>
      <w:r w:rsidRPr="00806FA1">
        <w:fldChar w:fldCharType="separate"/>
      </w:r>
      <w:r w:rsidRPr="00806FA1">
        <w:t>(</w:t>
      </w:r>
      <w:proofErr w:type="spellStart"/>
      <w:r w:rsidRPr="00806FA1">
        <w:t>Stancin</w:t>
      </w:r>
      <w:proofErr w:type="spellEnd"/>
      <w:r w:rsidRPr="00806FA1">
        <w:t xml:space="preserve"> and Jovic, 2019, p. 1)</w:t>
      </w:r>
      <w:r w:rsidRPr="00806FA1">
        <w:fldChar w:fldCharType="end"/>
      </w:r>
      <w:r w:rsidR="00087B78">
        <w:t>.</w:t>
      </w:r>
    </w:p>
    <w:p w14:paraId="262FDE6D" w14:textId="0B3D9987" w:rsidR="00D20570" w:rsidRDefault="00255512" w:rsidP="00A9284A">
      <w:pPr>
        <w:rPr>
          <w:lang w:val="en-GB"/>
        </w:rPr>
      </w:pPr>
      <w:r w:rsidRPr="009276CA">
        <w:rPr>
          <w:lang w:val="en-GB"/>
        </w:rPr>
        <w:t>Cassa</w:t>
      </w:r>
      <w:r w:rsidR="00F25CE4" w:rsidRPr="009276CA">
        <w:rPr>
          <w:lang w:val="en-GB"/>
        </w:rPr>
        <w:t>n</w:t>
      </w:r>
      <w:r w:rsidR="009276CA" w:rsidRPr="009276CA">
        <w:rPr>
          <w:lang w:val="en-GB"/>
        </w:rPr>
        <w:t>dra is a Java-based s</w:t>
      </w:r>
      <w:r w:rsidR="009276CA">
        <w:rPr>
          <w:lang w:val="en-GB"/>
        </w:rPr>
        <w:t>yste</w:t>
      </w:r>
      <w:r w:rsidR="00344515">
        <w:rPr>
          <w:lang w:val="en-GB"/>
        </w:rPr>
        <w:t>m that can be managed and monitored via</w:t>
      </w:r>
      <w:r w:rsidR="0059796D">
        <w:rPr>
          <w:lang w:val="en-GB"/>
        </w:rPr>
        <w:t xml:space="preserve"> Java Management Extensions (JMX).</w:t>
      </w:r>
      <w:r w:rsidR="00EB09C3">
        <w:rPr>
          <w:lang w:val="en-GB"/>
        </w:rPr>
        <w:t xml:space="preserve"> The JMX-compliant</w:t>
      </w:r>
      <w:r w:rsidR="008931B1">
        <w:rPr>
          <w:lang w:val="en-GB"/>
        </w:rPr>
        <w:t xml:space="preserve"> </w:t>
      </w:r>
      <w:proofErr w:type="spellStart"/>
      <w:r w:rsidR="008931B1">
        <w:rPr>
          <w:lang w:val="en-GB"/>
        </w:rPr>
        <w:t>nodetool</w:t>
      </w:r>
      <w:proofErr w:type="spellEnd"/>
      <w:r w:rsidR="008931B1">
        <w:rPr>
          <w:lang w:val="en-GB"/>
        </w:rPr>
        <w:t xml:space="preserve"> utility can be used to</w:t>
      </w:r>
      <w:r w:rsidR="000107F7">
        <w:rPr>
          <w:lang w:val="en-GB"/>
        </w:rPr>
        <w:t xml:space="preserve"> manage a Cassandra </w:t>
      </w:r>
      <w:r w:rsidR="00544BF4">
        <w:rPr>
          <w:lang w:val="en-GB"/>
        </w:rPr>
        <w:t xml:space="preserve">cluster (adding nodes to a ring, </w:t>
      </w:r>
      <w:r w:rsidR="001B4D25">
        <w:rPr>
          <w:lang w:val="en-GB"/>
        </w:rPr>
        <w:t>draining nodes, decommissio</w:t>
      </w:r>
      <w:r w:rsidR="009F4905">
        <w:rPr>
          <w:lang w:val="en-GB"/>
        </w:rPr>
        <w:t>ning nodes, and so on)</w:t>
      </w:r>
      <w:r w:rsidR="00FE4571">
        <w:rPr>
          <w:lang w:val="en-GB"/>
        </w:rPr>
        <w:t xml:space="preserve">. </w:t>
      </w:r>
      <w:proofErr w:type="spellStart"/>
      <w:r w:rsidR="00FE4571">
        <w:rPr>
          <w:lang w:val="en-GB"/>
        </w:rPr>
        <w:t>Nodetool</w:t>
      </w:r>
      <w:proofErr w:type="spellEnd"/>
      <w:r w:rsidR="00FE4571">
        <w:rPr>
          <w:lang w:val="en-GB"/>
        </w:rPr>
        <w:t xml:space="preserve"> also offers </w:t>
      </w:r>
      <w:proofErr w:type="gramStart"/>
      <w:r w:rsidR="00FE4571">
        <w:rPr>
          <w:lang w:val="en-GB"/>
        </w:rPr>
        <w:t>a number</w:t>
      </w:r>
      <w:r w:rsidR="005A58C9">
        <w:rPr>
          <w:lang w:val="en-GB"/>
        </w:rPr>
        <w:t xml:space="preserve"> of</w:t>
      </w:r>
      <w:proofErr w:type="gramEnd"/>
      <w:r w:rsidR="005A58C9">
        <w:rPr>
          <w:lang w:val="en-GB"/>
        </w:rPr>
        <w:t xml:space="preserve"> commands to return Cassandra</w:t>
      </w:r>
      <w:r w:rsidR="00283C10">
        <w:rPr>
          <w:lang w:val="en-GB"/>
        </w:rPr>
        <w:t xml:space="preserve"> metrics pertaining to disk usage</w:t>
      </w:r>
      <w:r w:rsidR="005B6A23">
        <w:rPr>
          <w:lang w:val="en-GB"/>
        </w:rPr>
        <w:t>, latency, compaction, garbage collection, and more.</w:t>
      </w:r>
    </w:p>
    <w:p w14:paraId="4A71F2AA" w14:textId="7149C0B8" w:rsidR="009842A1" w:rsidRDefault="00232B28" w:rsidP="00A9284A">
      <w:pPr>
        <w:rPr>
          <w:lang w:val="en-GB"/>
        </w:rPr>
      </w:pPr>
      <w:r>
        <w:rPr>
          <w:lang w:val="en-GB"/>
        </w:rPr>
        <w:t>Its main features include</w:t>
      </w:r>
      <w:r w:rsidR="004B4EC9">
        <w:rPr>
          <w:lang w:val="en-GB"/>
        </w:rPr>
        <w:t xml:space="preserve"> the following:</w:t>
      </w:r>
    </w:p>
    <w:p w14:paraId="206EB156" w14:textId="253610E4" w:rsidR="004B4EC9" w:rsidRDefault="004B4EC9" w:rsidP="00A9284A">
      <w:pPr>
        <w:rPr>
          <w:lang w:val="en-GB"/>
        </w:rPr>
      </w:pPr>
      <w:r>
        <w:rPr>
          <w:lang w:val="en-GB"/>
        </w:rPr>
        <w:t>-Distributed</w:t>
      </w:r>
      <w:r w:rsidR="008D245F">
        <w:rPr>
          <w:lang w:val="en-GB"/>
        </w:rPr>
        <w:t xml:space="preserve"> – Every node in the </w:t>
      </w:r>
      <w:r w:rsidR="00230E57">
        <w:rPr>
          <w:lang w:val="en-GB"/>
        </w:rPr>
        <w:t>cluster has the same role</w:t>
      </w:r>
      <w:r w:rsidR="00CE3A48">
        <w:rPr>
          <w:lang w:val="en-GB"/>
        </w:rPr>
        <w:t>.</w:t>
      </w:r>
    </w:p>
    <w:p w14:paraId="06F2F759" w14:textId="41EA830E" w:rsidR="00CE3A48" w:rsidRDefault="00C97123" w:rsidP="00A9284A">
      <w:pPr>
        <w:rPr>
          <w:lang w:val="en-GB"/>
        </w:rPr>
      </w:pPr>
      <w:r>
        <w:rPr>
          <w:lang w:val="en-GB"/>
        </w:rPr>
        <w:lastRenderedPageBreak/>
        <w:t>-Supports rep</w:t>
      </w:r>
      <w:r w:rsidR="00E10573">
        <w:rPr>
          <w:lang w:val="en-GB"/>
        </w:rPr>
        <w:t xml:space="preserve">lication and multi data </w:t>
      </w:r>
      <w:proofErr w:type="spellStart"/>
      <w:r w:rsidR="00E10573">
        <w:rPr>
          <w:lang w:val="en-GB"/>
        </w:rPr>
        <w:t>center</w:t>
      </w:r>
      <w:proofErr w:type="spellEnd"/>
      <w:r w:rsidR="00E10573">
        <w:rPr>
          <w:lang w:val="en-GB"/>
        </w:rPr>
        <w:t xml:space="preserve"> replication</w:t>
      </w:r>
      <w:r w:rsidR="003F5DD5">
        <w:rPr>
          <w:lang w:val="en-GB"/>
        </w:rPr>
        <w:t xml:space="preserve">- Cassandra is </w:t>
      </w:r>
      <w:r w:rsidR="00C15E5D">
        <w:rPr>
          <w:lang w:val="en-GB"/>
        </w:rPr>
        <w:t>designed as a distributed system</w:t>
      </w:r>
      <w:r w:rsidR="00542C33">
        <w:rPr>
          <w:lang w:val="en-GB"/>
        </w:rPr>
        <w:t>, for</w:t>
      </w:r>
      <w:r w:rsidR="00CD40A5">
        <w:rPr>
          <w:lang w:val="en-GB"/>
        </w:rPr>
        <w:t xml:space="preserve"> deployment of large numbers of nodes across multiple data </w:t>
      </w:r>
      <w:proofErr w:type="spellStart"/>
      <w:r w:rsidR="00CD40A5">
        <w:rPr>
          <w:lang w:val="en-GB"/>
        </w:rPr>
        <w:t>centers</w:t>
      </w:r>
      <w:proofErr w:type="spellEnd"/>
      <w:r w:rsidR="00CD40A5">
        <w:rPr>
          <w:lang w:val="en-GB"/>
        </w:rPr>
        <w:t xml:space="preserve">. </w:t>
      </w:r>
    </w:p>
    <w:p w14:paraId="7D53F5DE" w14:textId="0FECF39F" w:rsidR="004541A1" w:rsidRDefault="004541A1" w:rsidP="00A9284A">
      <w:pPr>
        <w:rPr>
          <w:lang w:val="en-GB"/>
        </w:rPr>
      </w:pPr>
      <w:r>
        <w:rPr>
          <w:lang w:val="en-GB"/>
        </w:rPr>
        <w:t xml:space="preserve">-Scalability- </w:t>
      </w:r>
      <w:r w:rsidR="002B2E4C">
        <w:rPr>
          <w:lang w:val="en-GB"/>
        </w:rPr>
        <w:t>Designed to have read and write throughput both increase</w:t>
      </w:r>
      <w:r w:rsidR="00E809FD">
        <w:rPr>
          <w:lang w:val="en-GB"/>
        </w:rPr>
        <w:t xml:space="preserve"> linearly as new machines are added, with the aim of no downtime</w:t>
      </w:r>
      <w:r w:rsidR="006036CE">
        <w:rPr>
          <w:lang w:val="en-GB"/>
        </w:rPr>
        <w:t xml:space="preserve"> or interruption to applications.</w:t>
      </w:r>
    </w:p>
    <w:p w14:paraId="578A8FFF" w14:textId="15204F43" w:rsidR="00EA6670" w:rsidRDefault="00EA6670" w:rsidP="00A9284A">
      <w:pPr>
        <w:rPr>
          <w:lang w:val="en-GB"/>
        </w:rPr>
      </w:pPr>
      <w:r>
        <w:rPr>
          <w:lang w:val="en-GB"/>
        </w:rPr>
        <w:t>-Fault-tolerant-</w:t>
      </w:r>
      <w:r w:rsidR="00DF4109">
        <w:rPr>
          <w:lang w:val="en-GB"/>
        </w:rPr>
        <w:t xml:space="preserve"> Data is automatically</w:t>
      </w:r>
      <w:r w:rsidR="00035D6B">
        <w:rPr>
          <w:lang w:val="en-GB"/>
        </w:rPr>
        <w:t xml:space="preserve"> replicated to multiple</w:t>
      </w:r>
      <w:r w:rsidR="00AC356F">
        <w:rPr>
          <w:lang w:val="en-GB"/>
        </w:rPr>
        <w:t xml:space="preserve"> nodes for fault-tolerance.</w:t>
      </w:r>
      <w:r w:rsidR="00153466">
        <w:rPr>
          <w:lang w:val="en-GB"/>
        </w:rPr>
        <w:t xml:space="preserve"> Replication across multiple</w:t>
      </w:r>
      <w:r w:rsidR="0029516D">
        <w:rPr>
          <w:lang w:val="en-GB"/>
        </w:rPr>
        <w:t xml:space="preserve"> data </w:t>
      </w:r>
      <w:proofErr w:type="spellStart"/>
      <w:r w:rsidR="0029516D">
        <w:rPr>
          <w:lang w:val="en-GB"/>
        </w:rPr>
        <w:t>centers</w:t>
      </w:r>
      <w:proofErr w:type="spellEnd"/>
      <w:r w:rsidR="0029516D">
        <w:rPr>
          <w:lang w:val="en-GB"/>
        </w:rPr>
        <w:t xml:space="preserve"> is supported</w:t>
      </w:r>
      <w:r w:rsidR="00D47EB1">
        <w:rPr>
          <w:lang w:val="en-GB"/>
        </w:rPr>
        <w:t>. Failed nodes can be</w:t>
      </w:r>
      <w:r w:rsidR="00A15362">
        <w:rPr>
          <w:lang w:val="en-GB"/>
        </w:rPr>
        <w:t xml:space="preserve"> replaced with no downtime.</w:t>
      </w:r>
    </w:p>
    <w:p w14:paraId="331F9FC1" w14:textId="1276F546" w:rsidR="00A15362" w:rsidRDefault="00157D11" w:rsidP="00A9284A">
      <w:pPr>
        <w:rPr>
          <w:lang w:val="en-GB"/>
        </w:rPr>
      </w:pPr>
      <w:r>
        <w:rPr>
          <w:lang w:val="en-GB"/>
        </w:rPr>
        <w:t>-</w:t>
      </w:r>
      <w:proofErr w:type="spellStart"/>
      <w:r>
        <w:rPr>
          <w:lang w:val="en-GB"/>
        </w:rPr>
        <w:t>Tunable</w:t>
      </w:r>
      <w:proofErr w:type="spellEnd"/>
      <w:r>
        <w:rPr>
          <w:lang w:val="en-GB"/>
        </w:rPr>
        <w:t xml:space="preserve"> consistency- </w:t>
      </w:r>
      <w:r w:rsidR="0059177B">
        <w:rPr>
          <w:lang w:val="en-GB"/>
        </w:rPr>
        <w:t>Cassandra is typically</w:t>
      </w:r>
      <w:r w:rsidR="00B526AC">
        <w:rPr>
          <w:lang w:val="en-GB"/>
        </w:rPr>
        <w:t xml:space="preserve"> classified as an AP system</w:t>
      </w:r>
      <w:r w:rsidR="00034BDF">
        <w:rPr>
          <w:lang w:val="en-GB"/>
        </w:rPr>
        <w:t>, meaning that availability</w:t>
      </w:r>
      <w:r w:rsidR="005805C6">
        <w:rPr>
          <w:lang w:val="en-GB"/>
        </w:rPr>
        <w:t xml:space="preserve"> and partition tolerance are generally considered</w:t>
      </w:r>
      <w:r w:rsidR="00526251">
        <w:rPr>
          <w:lang w:val="en-GB"/>
        </w:rPr>
        <w:t xml:space="preserve"> to be more important than consistency</w:t>
      </w:r>
      <w:r w:rsidR="0019538F">
        <w:rPr>
          <w:lang w:val="en-GB"/>
        </w:rPr>
        <w:t xml:space="preserve"> in Cassandra.</w:t>
      </w:r>
    </w:p>
    <w:p w14:paraId="020BD70F" w14:textId="0EF8208F" w:rsidR="0019538F" w:rsidRDefault="0019538F" w:rsidP="00A9284A">
      <w:pPr>
        <w:rPr>
          <w:lang w:val="en-GB"/>
        </w:rPr>
      </w:pPr>
      <w:r>
        <w:rPr>
          <w:lang w:val="en-GB"/>
        </w:rPr>
        <w:t xml:space="preserve">-MapReduce </w:t>
      </w:r>
      <w:r w:rsidR="00F66394">
        <w:rPr>
          <w:lang w:val="en-GB"/>
        </w:rPr>
        <w:t>support- Cassandra has Hadoop integration</w:t>
      </w:r>
      <w:r w:rsidR="00D6296E">
        <w:rPr>
          <w:lang w:val="en-GB"/>
        </w:rPr>
        <w:t>, with MapReduce support. There is support also for Apache Pig and Apa</w:t>
      </w:r>
      <w:r w:rsidR="006527C5">
        <w:rPr>
          <w:lang w:val="en-GB"/>
        </w:rPr>
        <w:t>che Hive</w:t>
      </w:r>
    </w:p>
    <w:p w14:paraId="58A65B16" w14:textId="670A8E9B" w:rsidR="006527C5" w:rsidRDefault="006527C5" w:rsidP="00A9284A">
      <w:pPr>
        <w:rPr>
          <w:lang w:val="en-GB"/>
        </w:rPr>
      </w:pPr>
      <w:r>
        <w:rPr>
          <w:lang w:val="en-GB"/>
        </w:rPr>
        <w:t xml:space="preserve">-Query Language- </w:t>
      </w:r>
      <w:r w:rsidR="00364664">
        <w:rPr>
          <w:lang w:val="en-GB"/>
        </w:rPr>
        <w:t xml:space="preserve">Cassandra introduced the Cassandra Query Language (CQL). </w:t>
      </w:r>
      <w:r w:rsidR="00E6582B">
        <w:rPr>
          <w:lang w:val="en-GB"/>
        </w:rPr>
        <w:t>CQL is a simple interface for accessing Cassandra, as an alternative to the traditional Structured Query Language (SQL)</w:t>
      </w:r>
      <w:r w:rsidR="009B6B7A">
        <w:rPr>
          <w:lang w:val="en-GB"/>
        </w:rPr>
        <w:t>.</w:t>
      </w:r>
    </w:p>
    <w:p w14:paraId="78EBA6F4" w14:textId="6D431ED0" w:rsidR="009B6B7A" w:rsidRDefault="009B6B7A" w:rsidP="00A9284A">
      <w:pPr>
        <w:rPr>
          <w:lang w:val="en-GB"/>
        </w:rPr>
      </w:pPr>
      <w:r>
        <w:rPr>
          <w:lang w:val="en-GB"/>
        </w:rPr>
        <w:t>-</w:t>
      </w:r>
      <w:r w:rsidR="00427398">
        <w:rPr>
          <w:lang w:val="en-GB"/>
        </w:rPr>
        <w:t>Eventual consistency- Cassandra manages eventual</w:t>
      </w:r>
      <w:r w:rsidR="00010E97">
        <w:rPr>
          <w:lang w:val="en-GB"/>
        </w:rPr>
        <w:t xml:space="preserve"> consistency of reads, </w:t>
      </w:r>
      <w:proofErr w:type="spellStart"/>
      <w:r w:rsidR="00010E97">
        <w:rPr>
          <w:lang w:val="en-GB"/>
        </w:rPr>
        <w:t>upserts</w:t>
      </w:r>
      <w:proofErr w:type="spellEnd"/>
      <w:r w:rsidR="00010E97">
        <w:rPr>
          <w:lang w:val="en-GB"/>
        </w:rPr>
        <w:t xml:space="preserve"> and deletes</w:t>
      </w:r>
      <w:r w:rsidR="00F84B5E">
        <w:rPr>
          <w:lang w:val="en-GB"/>
        </w:rPr>
        <w:t xml:space="preserve"> through Tombstones.</w:t>
      </w:r>
    </w:p>
    <w:p w14:paraId="36264482" w14:textId="3F5C5002" w:rsidR="007C65E9" w:rsidRDefault="0082074A" w:rsidP="00A9284A">
      <w:pPr>
        <w:rPr>
          <w:lang w:val="en-GB"/>
        </w:rPr>
      </w:pPr>
      <w:r>
        <w:rPr>
          <w:lang w:val="en-GB"/>
        </w:rPr>
        <w:t>Based on the above, Cassandra</w:t>
      </w:r>
      <w:r w:rsidR="00E20901">
        <w:rPr>
          <w:lang w:val="en-GB"/>
        </w:rPr>
        <w:t xml:space="preserve"> was selected for processing and storage of </w:t>
      </w:r>
      <w:r w:rsidR="00C820DF">
        <w:rPr>
          <w:lang w:val="en-GB"/>
        </w:rPr>
        <w:t xml:space="preserve">the </w:t>
      </w:r>
      <w:proofErr w:type="spellStart"/>
      <w:r w:rsidR="00C820DF">
        <w:rPr>
          <w:lang w:val="en-GB"/>
        </w:rPr>
        <w:t>ProjectTweets</w:t>
      </w:r>
      <w:proofErr w:type="spellEnd"/>
      <w:r w:rsidR="00EA082C">
        <w:rPr>
          <w:lang w:val="en-GB"/>
        </w:rPr>
        <w:t xml:space="preserve"> </w:t>
      </w:r>
      <w:r w:rsidR="00C96EE1">
        <w:rPr>
          <w:lang w:val="en-GB"/>
        </w:rPr>
        <w:t xml:space="preserve">for </w:t>
      </w:r>
      <w:r w:rsidR="00564A3F">
        <w:rPr>
          <w:lang w:val="en-GB"/>
        </w:rPr>
        <w:t>proper analysis</w:t>
      </w:r>
      <w:r w:rsidR="009D0270">
        <w:rPr>
          <w:lang w:val="en-GB"/>
        </w:rPr>
        <w:t xml:space="preserve"> using </w:t>
      </w:r>
      <w:proofErr w:type="spellStart"/>
      <w:r w:rsidR="009D0270">
        <w:rPr>
          <w:lang w:val="en-GB"/>
        </w:rPr>
        <w:t>pyspark</w:t>
      </w:r>
      <w:proofErr w:type="spellEnd"/>
      <w:r w:rsidR="004506D1">
        <w:rPr>
          <w:lang w:val="en-GB"/>
        </w:rPr>
        <w:t xml:space="preserve"> with </w:t>
      </w:r>
      <w:proofErr w:type="spellStart"/>
      <w:r w:rsidR="004506D1">
        <w:rPr>
          <w:lang w:val="en-GB"/>
        </w:rPr>
        <w:t>jupyter</w:t>
      </w:r>
      <w:proofErr w:type="spellEnd"/>
      <w:r w:rsidR="004506D1">
        <w:rPr>
          <w:lang w:val="en-GB"/>
        </w:rPr>
        <w:t xml:space="preserve"> note</w:t>
      </w:r>
      <w:r w:rsidR="00343208">
        <w:rPr>
          <w:lang w:val="en-GB"/>
        </w:rPr>
        <w:t>book for python programming.</w:t>
      </w:r>
      <w:r w:rsidR="009F0065">
        <w:rPr>
          <w:lang w:val="en-GB"/>
        </w:rPr>
        <w:t xml:space="preserve"> </w:t>
      </w:r>
      <w:r w:rsidR="005E0052">
        <w:rPr>
          <w:lang w:val="en-GB"/>
        </w:rPr>
        <w:t>The insights gained from this analysis</w:t>
      </w:r>
      <w:r w:rsidR="00BE5306">
        <w:rPr>
          <w:lang w:val="en-GB"/>
        </w:rPr>
        <w:t xml:space="preserve"> were invaluable to the stakeholders and peers</w:t>
      </w:r>
      <w:r w:rsidR="00FF5203">
        <w:rPr>
          <w:lang w:val="en-GB"/>
        </w:rPr>
        <w:t xml:space="preserve"> as </w:t>
      </w:r>
      <w:r w:rsidR="00225979">
        <w:rPr>
          <w:lang w:val="en-GB"/>
        </w:rPr>
        <w:t>per the justifications and documentations</w:t>
      </w:r>
      <w:r w:rsidR="00C56754">
        <w:rPr>
          <w:lang w:val="en-GB"/>
        </w:rPr>
        <w:t xml:space="preserve"> done on it in this report.</w:t>
      </w:r>
    </w:p>
    <w:p w14:paraId="4125A150" w14:textId="77777777" w:rsidR="00F84B5E" w:rsidRDefault="00F84B5E" w:rsidP="00A9284A">
      <w:pPr>
        <w:rPr>
          <w:lang w:val="en-GB"/>
        </w:rPr>
      </w:pPr>
    </w:p>
    <w:p w14:paraId="302AF90C" w14:textId="77777777" w:rsidR="00F84B5E" w:rsidRDefault="00F84B5E" w:rsidP="00A9284A">
      <w:pPr>
        <w:rPr>
          <w:lang w:val="en-GB"/>
        </w:rPr>
      </w:pPr>
    </w:p>
    <w:p w14:paraId="6EC86342" w14:textId="77777777" w:rsidR="00F84B5E" w:rsidRDefault="00F84B5E" w:rsidP="00A9284A">
      <w:pPr>
        <w:rPr>
          <w:lang w:val="en-GB"/>
        </w:rPr>
      </w:pPr>
    </w:p>
    <w:p w14:paraId="1E172E96" w14:textId="77777777" w:rsidR="00F84B5E" w:rsidRDefault="00F84B5E" w:rsidP="00A9284A">
      <w:pPr>
        <w:rPr>
          <w:lang w:val="en-GB"/>
        </w:rPr>
      </w:pPr>
    </w:p>
    <w:p w14:paraId="40B63CE9" w14:textId="77777777" w:rsidR="00F84B5E" w:rsidRDefault="00F84B5E" w:rsidP="00A9284A">
      <w:pPr>
        <w:rPr>
          <w:lang w:val="en-GB"/>
        </w:rPr>
      </w:pPr>
    </w:p>
    <w:p w14:paraId="2F014195" w14:textId="77777777" w:rsidR="00F84B5E" w:rsidRDefault="00F84B5E" w:rsidP="00A9284A">
      <w:pPr>
        <w:rPr>
          <w:lang w:val="en-GB"/>
        </w:rPr>
      </w:pPr>
    </w:p>
    <w:p w14:paraId="03B19CFE" w14:textId="77777777" w:rsidR="00F84B5E" w:rsidRDefault="00F84B5E" w:rsidP="00A9284A">
      <w:pPr>
        <w:rPr>
          <w:lang w:val="en-GB"/>
        </w:rPr>
      </w:pPr>
    </w:p>
    <w:p w14:paraId="7225D3A8" w14:textId="77777777" w:rsidR="00F84B5E" w:rsidRDefault="00F84B5E" w:rsidP="00A9284A">
      <w:pPr>
        <w:rPr>
          <w:lang w:val="en-GB"/>
        </w:rPr>
      </w:pPr>
    </w:p>
    <w:p w14:paraId="1C948E1D" w14:textId="77777777" w:rsidR="00F84B5E" w:rsidRDefault="00F84B5E" w:rsidP="00A9284A">
      <w:pPr>
        <w:rPr>
          <w:lang w:val="en-GB"/>
        </w:rPr>
      </w:pPr>
    </w:p>
    <w:p w14:paraId="0B48D32F" w14:textId="77777777" w:rsidR="00F84B5E" w:rsidRDefault="00F84B5E" w:rsidP="00A9284A">
      <w:pPr>
        <w:rPr>
          <w:lang w:val="en-GB"/>
        </w:rPr>
      </w:pPr>
    </w:p>
    <w:p w14:paraId="6B3D51FD" w14:textId="77777777" w:rsidR="00F84B5E" w:rsidRDefault="00F84B5E" w:rsidP="00A9284A">
      <w:pPr>
        <w:rPr>
          <w:lang w:val="en-GB"/>
        </w:rPr>
      </w:pPr>
    </w:p>
    <w:p w14:paraId="70803940" w14:textId="77777777" w:rsidR="00F84B5E" w:rsidRDefault="00F84B5E" w:rsidP="00A9284A">
      <w:pPr>
        <w:rPr>
          <w:lang w:val="en-GB"/>
        </w:rPr>
      </w:pPr>
    </w:p>
    <w:p w14:paraId="506B07E3" w14:textId="77777777" w:rsidR="00F84B5E" w:rsidRDefault="00F84B5E" w:rsidP="00A9284A">
      <w:pPr>
        <w:rPr>
          <w:lang w:val="en-GB"/>
        </w:rPr>
      </w:pPr>
    </w:p>
    <w:p w14:paraId="52914F23" w14:textId="77777777" w:rsidR="00F84B5E" w:rsidRDefault="00F84B5E" w:rsidP="00A9284A">
      <w:pPr>
        <w:rPr>
          <w:lang w:val="en-GB"/>
        </w:rPr>
      </w:pPr>
    </w:p>
    <w:p w14:paraId="2EF93DE0" w14:textId="77777777" w:rsidR="00F84B5E" w:rsidRDefault="00F84B5E" w:rsidP="00A9284A">
      <w:pPr>
        <w:rPr>
          <w:lang w:val="en-GB"/>
        </w:rPr>
      </w:pPr>
    </w:p>
    <w:p w14:paraId="45FB0EBD" w14:textId="77777777" w:rsidR="00F84B5E" w:rsidRDefault="00F84B5E" w:rsidP="00A9284A">
      <w:pPr>
        <w:rPr>
          <w:lang w:val="en-GB"/>
        </w:rPr>
      </w:pPr>
    </w:p>
    <w:p w14:paraId="52870061" w14:textId="77777777" w:rsidR="00F84B5E" w:rsidRDefault="00F84B5E" w:rsidP="00A9284A">
      <w:pPr>
        <w:rPr>
          <w:lang w:val="en-GB"/>
        </w:rPr>
      </w:pPr>
    </w:p>
    <w:p w14:paraId="7C887E5D" w14:textId="77777777" w:rsidR="00F84B5E" w:rsidRPr="009276CA" w:rsidRDefault="00F84B5E" w:rsidP="00A9284A">
      <w:pPr>
        <w:rPr>
          <w:lang w:val="en-GB"/>
        </w:rPr>
      </w:pPr>
    </w:p>
    <w:p w14:paraId="61F85C0A" w14:textId="77777777" w:rsidR="00CD21A3" w:rsidRPr="009276CA" w:rsidRDefault="00CD21A3" w:rsidP="00A9284A">
      <w:pPr>
        <w:rPr>
          <w:lang w:val="en-GB"/>
        </w:rPr>
      </w:pPr>
    </w:p>
    <w:p w14:paraId="774D3FE7" w14:textId="77777777" w:rsidR="00C45AC5" w:rsidRPr="009276CA" w:rsidRDefault="00C45AC5" w:rsidP="00A9284A">
      <w:pPr>
        <w:rPr>
          <w:lang w:val="en-GB"/>
        </w:rPr>
      </w:pPr>
    </w:p>
    <w:p w14:paraId="332F862E" w14:textId="6B04B381" w:rsidR="004A33C0" w:rsidRDefault="004A33C0" w:rsidP="004A33C0">
      <w:pPr>
        <w:pStyle w:val="Heading2"/>
      </w:pPr>
      <w:bookmarkStart w:id="6" w:name="_Toc146538619"/>
      <w:bookmarkStart w:id="7" w:name="_Toc149576981"/>
      <w:r>
        <w:lastRenderedPageBreak/>
        <w:t>Sectio</w:t>
      </w:r>
      <w:r w:rsidR="005B6A36">
        <w:t>n</w:t>
      </w:r>
      <w:r w:rsidR="00E82A5C">
        <w:t>3</w:t>
      </w:r>
      <w:r>
        <w:t xml:space="preserve">–Critical </w:t>
      </w:r>
      <w:bookmarkEnd w:id="6"/>
      <w:r w:rsidR="00AF6CDA">
        <w:t>Analysis/Deliverables</w:t>
      </w:r>
      <w:bookmarkEnd w:id="7"/>
      <w:r w:rsidR="00806147">
        <w:t xml:space="preserve"> Discussion</w:t>
      </w:r>
    </w:p>
    <w:p w14:paraId="7B7DCB45" w14:textId="77777777" w:rsidR="00FC01AE" w:rsidRDefault="00FC01AE" w:rsidP="00A9284A"/>
    <w:p w14:paraId="7AE57907" w14:textId="5951CAB1" w:rsidR="00B74743" w:rsidRPr="00B74743" w:rsidRDefault="00F43F26" w:rsidP="00275560">
      <w:pPr>
        <w:pStyle w:val="Heading2"/>
      </w:pPr>
      <w:bookmarkStart w:id="8" w:name="_Hlk131093659"/>
      <w:bookmarkStart w:id="9" w:name="_Toc146538620"/>
      <w:r w:rsidRPr="00376AA5">
        <w:rPr>
          <w:b w:val="0"/>
          <w:bCs/>
        </w:rPr>
        <w:t>3.1</w:t>
      </w:r>
      <w:r w:rsidR="00376AA5">
        <w:rPr>
          <w:b w:val="0"/>
          <w:bCs/>
        </w:rPr>
        <w:t xml:space="preserve"> -</w:t>
      </w:r>
      <w:r w:rsidR="008D05C9">
        <w:rPr>
          <w:b w:val="0"/>
          <w:bCs/>
        </w:rPr>
        <w:t xml:space="preserve"> </w:t>
      </w:r>
      <w:r w:rsidR="00414ADE" w:rsidRPr="00EC383F">
        <w:rPr>
          <w:rFonts w:ascii="Times New Roman" w:hAnsi="Times New Roman"/>
          <w:b w:val="0"/>
          <w:bCs/>
        </w:rPr>
        <w:t xml:space="preserve">Apache </w:t>
      </w:r>
      <w:r w:rsidR="00D556FA" w:rsidRPr="00EC383F">
        <w:rPr>
          <w:rFonts w:ascii="Times New Roman" w:hAnsi="Times New Roman"/>
          <w:b w:val="0"/>
          <w:bCs/>
        </w:rPr>
        <w:t>Cassandra data storage</w:t>
      </w:r>
      <w:r w:rsidR="00F4600D" w:rsidRPr="00EC383F">
        <w:rPr>
          <w:rFonts w:ascii="Times New Roman" w:hAnsi="Times New Roman"/>
          <w:b w:val="0"/>
          <w:bCs/>
        </w:rPr>
        <w:t xml:space="preserve"> was used </w:t>
      </w:r>
      <w:r w:rsidR="00F97932" w:rsidRPr="00EC383F">
        <w:rPr>
          <w:rFonts w:ascii="Times New Roman" w:hAnsi="Times New Roman"/>
          <w:b w:val="0"/>
          <w:bCs/>
        </w:rPr>
        <w:t>for processing carried out in this project</w:t>
      </w:r>
      <w:r w:rsidR="0074003E" w:rsidRPr="00EC383F">
        <w:rPr>
          <w:rFonts w:ascii="Times New Roman" w:hAnsi="Times New Roman"/>
          <w:b w:val="0"/>
          <w:bCs/>
        </w:rPr>
        <w:t xml:space="preserve"> for both preparation and </w:t>
      </w:r>
      <w:r w:rsidR="00E5133A" w:rsidRPr="00EC383F">
        <w:rPr>
          <w:rFonts w:ascii="Times New Roman" w:hAnsi="Times New Roman"/>
          <w:b w:val="0"/>
          <w:bCs/>
        </w:rPr>
        <w:t>processing of the data</w:t>
      </w:r>
      <w:r w:rsidR="004656E7">
        <w:rPr>
          <w:rFonts w:ascii="Times New Roman" w:hAnsi="Times New Roman"/>
          <w:b w:val="0"/>
          <w:bCs/>
        </w:rPr>
        <w:t xml:space="preserve"> </w:t>
      </w:r>
      <w:r w:rsidR="001915D9">
        <w:rPr>
          <w:rFonts w:ascii="Times New Roman" w:hAnsi="Times New Roman"/>
          <w:b w:val="0"/>
          <w:bCs/>
        </w:rPr>
        <w:t>i</w:t>
      </w:r>
      <w:r w:rsidR="004656E7">
        <w:rPr>
          <w:rFonts w:ascii="Times New Roman" w:hAnsi="Times New Roman"/>
          <w:b w:val="0"/>
          <w:bCs/>
        </w:rPr>
        <w:t>n project</w:t>
      </w:r>
      <w:r w:rsidR="00D20F80">
        <w:rPr>
          <w:rFonts w:ascii="Times New Roman" w:hAnsi="Times New Roman"/>
          <w:b w:val="0"/>
          <w:bCs/>
        </w:rPr>
        <w:t xml:space="preserve"> tweets in spark environment</w:t>
      </w:r>
      <w:r w:rsidR="001915D9">
        <w:rPr>
          <w:rFonts w:ascii="Times New Roman" w:hAnsi="Times New Roman"/>
          <w:b w:val="0"/>
          <w:bCs/>
        </w:rPr>
        <w:t xml:space="preserve"> as attached in the screen</w:t>
      </w:r>
      <w:r w:rsidR="00E95AB4">
        <w:rPr>
          <w:rFonts w:ascii="Times New Roman" w:hAnsi="Times New Roman"/>
          <w:b w:val="0"/>
          <w:bCs/>
        </w:rPr>
        <w:t xml:space="preserve">cast using </w:t>
      </w:r>
      <w:proofErr w:type="spellStart"/>
      <w:r w:rsidR="00CF5F56">
        <w:rPr>
          <w:rFonts w:ascii="Times New Roman" w:hAnsi="Times New Roman"/>
          <w:b w:val="0"/>
          <w:bCs/>
        </w:rPr>
        <w:t>Pyspark</w:t>
      </w:r>
      <w:proofErr w:type="spellEnd"/>
      <w:r w:rsidR="00226CE0">
        <w:rPr>
          <w:rFonts w:ascii="Times New Roman" w:hAnsi="Times New Roman"/>
          <w:b w:val="0"/>
          <w:bCs/>
        </w:rPr>
        <w:t xml:space="preserve"> on </w:t>
      </w:r>
      <w:r w:rsidR="00A462BE">
        <w:rPr>
          <w:rFonts w:ascii="Times New Roman" w:hAnsi="Times New Roman"/>
          <w:b w:val="0"/>
          <w:bCs/>
        </w:rPr>
        <w:t>Ubuntu</w:t>
      </w:r>
      <w:r w:rsidR="00C31935">
        <w:rPr>
          <w:rFonts w:ascii="Times New Roman" w:hAnsi="Times New Roman"/>
          <w:b w:val="0"/>
          <w:bCs/>
        </w:rPr>
        <w:t xml:space="preserve"> on </w:t>
      </w:r>
      <w:r w:rsidR="00226CE0">
        <w:rPr>
          <w:rFonts w:ascii="Times New Roman" w:hAnsi="Times New Roman"/>
          <w:b w:val="0"/>
          <w:bCs/>
        </w:rPr>
        <w:t>my virtual box machine</w:t>
      </w:r>
      <w:r w:rsidR="002038A0">
        <w:rPr>
          <w:rFonts w:ascii="Times New Roman" w:hAnsi="Times New Roman"/>
          <w:b w:val="0"/>
          <w:bCs/>
        </w:rPr>
        <w:t xml:space="preserve"> </w:t>
      </w:r>
      <w:r w:rsidR="00B51101">
        <w:rPr>
          <w:rFonts w:ascii="Times New Roman" w:hAnsi="Times New Roman"/>
          <w:b w:val="0"/>
          <w:bCs/>
        </w:rPr>
        <w:t xml:space="preserve">after installing </w:t>
      </w:r>
      <w:proofErr w:type="gramStart"/>
      <w:r w:rsidR="00B51101">
        <w:rPr>
          <w:rFonts w:ascii="Times New Roman" w:hAnsi="Times New Roman"/>
          <w:b w:val="0"/>
          <w:bCs/>
        </w:rPr>
        <w:t>Cassandra</w:t>
      </w:r>
      <w:r w:rsidR="00623294">
        <w:rPr>
          <w:rFonts w:ascii="Times New Roman" w:hAnsi="Times New Roman"/>
          <w:b w:val="0"/>
          <w:bCs/>
        </w:rPr>
        <w:t xml:space="preserve"> </w:t>
      </w:r>
      <w:r w:rsidR="00BF03E9">
        <w:rPr>
          <w:rFonts w:ascii="Times New Roman" w:hAnsi="Times New Roman"/>
          <w:b w:val="0"/>
          <w:bCs/>
        </w:rPr>
        <w:t xml:space="preserve"> and</w:t>
      </w:r>
      <w:proofErr w:type="gramEnd"/>
      <w:r w:rsidR="00BF03E9">
        <w:rPr>
          <w:rFonts w:ascii="Times New Roman" w:hAnsi="Times New Roman"/>
          <w:b w:val="0"/>
          <w:bCs/>
        </w:rPr>
        <w:t xml:space="preserve"> </w:t>
      </w:r>
      <w:r w:rsidR="002038A0">
        <w:rPr>
          <w:rFonts w:ascii="Times New Roman" w:hAnsi="Times New Roman"/>
          <w:b w:val="0"/>
          <w:bCs/>
        </w:rPr>
        <w:t>following the</w:t>
      </w:r>
      <w:r w:rsidR="005B48DF">
        <w:rPr>
          <w:rFonts w:ascii="Times New Roman" w:hAnsi="Times New Roman"/>
          <w:b w:val="0"/>
          <w:bCs/>
        </w:rPr>
        <w:t>se steps:</w:t>
      </w:r>
    </w:p>
    <w:p w14:paraId="69B4F038" w14:textId="2F0FFC36" w:rsidR="005B48DF" w:rsidRDefault="005B48DF" w:rsidP="005B48DF">
      <w:r>
        <w:t>-</w:t>
      </w:r>
      <w:r w:rsidR="00AD2FCD">
        <w:t>Start the</w:t>
      </w:r>
      <w:r w:rsidR="00C36DE6">
        <w:t xml:space="preserve"> distributed file system using Ubuntu</w:t>
      </w:r>
      <w:r w:rsidR="009A4F7D">
        <w:t xml:space="preserve"> software</w:t>
      </w:r>
    </w:p>
    <w:p w14:paraId="6DD38A0B" w14:textId="2EB7669A" w:rsidR="00C36DE6" w:rsidRDefault="00C36DE6" w:rsidP="005B48DF">
      <w:r>
        <w:t>-</w:t>
      </w:r>
      <w:r w:rsidR="009A4F7D">
        <w:t>Start -dfs.sh</w:t>
      </w:r>
    </w:p>
    <w:p w14:paraId="7278F9C6" w14:textId="70DB1327" w:rsidR="00DB0FCA" w:rsidRDefault="00DB0FCA" w:rsidP="005B48DF">
      <w:r>
        <w:t>-</w:t>
      </w:r>
      <w:r w:rsidR="00AD0508">
        <w:t>Run Cassandra</w:t>
      </w:r>
    </w:p>
    <w:p w14:paraId="41A8014C" w14:textId="4B1E82E8" w:rsidR="00AD0508" w:rsidRPr="00806FA1" w:rsidRDefault="00B25EF9" w:rsidP="005B48DF">
      <w:pPr>
        <w:rPr>
          <w:lang w:val="en-GB"/>
        </w:rPr>
      </w:pPr>
      <w:r w:rsidRPr="00806FA1">
        <w:rPr>
          <w:lang w:val="en-GB"/>
        </w:rPr>
        <w:t>-</w:t>
      </w:r>
      <w:proofErr w:type="spellStart"/>
      <w:r w:rsidRPr="00806FA1">
        <w:rPr>
          <w:lang w:val="en-GB"/>
        </w:rPr>
        <w:t>hduser@muhammad-</w:t>
      </w:r>
      <w:r w:rsidR="00CF4877" w:rsidRPr="00806FA1">
        <w:rPr>
          <w:lang w:val="en-GB"/>
        </w:rPr>
        <w:t>v</w:t>
      </w:r>
      <w:r w:rsidR="00855E74" w:rsidRPr="00806FA1">
        <w:rPr>
          <w:lang w:val="en-GB"/>
        </w:rPr>
        <w:t>m</w:t>
      </w:r>
      <w:proofErr w:type="spellEnd"/>
      <w:r w:rsidR="00855E74" w:rsidRPr="00806FA1">
        <w:rPr>
          <w:lang w:val="en-GB"/>
        </w:rPr>
        <w:t>:/$ cd /</w:t>
      </w:r>
      <w:proofErr w:type="spellStart"/>
      <w:r w:rsidR="007D79EA" w:rsidRPr="00806FA1">
        <w:rPr>
          <w:lang w:val="en-GB"/>
        </w:rPr>
        <w:t>usr</w:t>
      </w:r>
      <w:proofErr w:type="spellEnd"/>
      <w:r w:rsidR="007D79EA" w:rsidRPr="00806FA1">
        <w:rPr>
          <w:lang w:val="en-GB"/>
        </w:rPr>
        <w:t>/local/</w:t>
      </w:r>
      <w:proofErr w:type="spellStart"/>
      <w:r w:rsidR="007D79EA" w:rsidRPr="00806FA1">
        <w:rPr>
          <w:lang w:val="en-GB"/>
        </w:rPr>
        <w:t>cassandra</w:t>
      </w:r>
      <w:proofErr w:type="spellEnd"/>
    </w:p>
    <w:p w14:paraId="51C82A4E" w14:textId="6B94BA83" w:rsidR="007D79EA" w:rsidRPr="00806FA1" w:rsidRDefault="007D79EA" w:rsidP="005B48DF">
      <w:pPr>
        <w:rPr>
          <w:lang w:val="en-GB"/>
        </w:rPr>
      </w:pPr>
      <w:r w:rsidRPr="00806FA1">
        <w:rPr>
          <w:lang w:val="en-GB"/>
        </w:rPr>
        <w:t>-</w:t>
      </w:r>
      <w:r w:rsidR="00EC1892" w:rsidRPr="00806FA1">
        <w:rPr>
          <w:lang w:val="en-GB"/>
        </w:rPr>
        <w:t xml:space="preserve"> </w:t>
      </w:r>
      <w:proofErr w:type="spellStart"/>
      <w:r w:rsidR="00EC1892" w:rsidRPr="00806FA1">
        <w:rPr>
          <w:lang w:val="en-GB"/>
        </w:rPr>
        <w:t>hduser@muhammad-</w:t>
      </w:r>
      <w:r w:rsidR="00CF4877" w:rsidRPr="00806FA1">
        <w:rPr>
          <w:lang w:val="en-GB"/>
        </w:rPr>
        <w:t>v</w:t>
      </w:r>
      <w:r w:rsidR="00EC1892" w:rsidRPr="00806FA1">
        <w:rPr>
          <w:lang w:val="en-GB"/>
        </w:rPr>
        <w:t>m</w:t>
      </w:r>
      <w:proofErr w:type="spellEnd"/>
      <w:r w:rsidR="00EC1892" w:rsidRPr="00806FA1">
        <w:rPr>
          <w:lang w:val="en-GB"/>
        </w:rPr>
        <w:t>:/$ cd /</w:t>
      </w:r>
      <w:proofErr w:type="spellStart"/>
      <w:r w:rsidR="00EC1892" w:rsidRPr="00806FA1">
        <w:rPr>
          <w:lang w:val="en-GB"/>
        </w:rPr>
        <w:t>usr</w:t>
      </w:r>
      <w:proofErr w:type="spellEnd"/>
      <w:r w:rsidR="00EC1892" w:rsidRPr="00806FA1">
        <w:rPr>
          <w:lang w:val="en-GB"/>
        </w:rPr>
        <w:t>/local/</w:t>
      </w:r>
      <w:proofErr w:type="spellStart"/>
      <w:r w:rsidR="00EC1892" w:rsidRPr="00806FA1">
        <w:rPr>
          <w:lang w:val="en-GB"/>
        </w:rPr>
        <w:t>cassandra</w:t>
      </w:r>
      <w:proofErr w:type="spellEnd"/>
      <w:r w:rsidR="002F17F7" w:rsidRPr="00806FA1">
        <w:rPr>
          <w:lang w:val="en-GB"/>
        </w:rPr>
        <w:t xml:space="preserve"> </w:t>
      </w:r>
      <w:r w:rsidR="00375B0F" w:rsidRPr="00806FA1">
        <w:rPr>
          <w:lang w:val="en-GB"/>
        </w:rPr>
        <w:t>$</w:t>
      </w:r>
      <w:r w:rsidR="00600A2B" w:rsidRPr="00806FA1">
        <w:rPr>
          <w:lang w:val="en-GB"/>
        </w:rPr>
        <w:t xml:space="preserve"> bin/</w:t>
      </w:r>
      <w:proofErr w:type="spellStart"/>
      <w:r w:rsidR="00600A2B" w:rsidRPr="00806FA1">
        <w:rPr>
          <w:lang w:val="en-GB"/>
        </w:rPr>
        <w:t>cassandra</w:t>
      </w:r>
      <w:proofErr w:type="spellEnd"/>
      <w:r w:rsidR="00600A2B" w:rsidRPr="00806FA1">
        <w:rPr>
          <w:lang w:val="en-GB"/>
        </w:rPr>
        <w:t xml:space="preserve"> -p </w:t>
      </w:r>
      <w:proofErr w:type="spellStart"/>
      <w:r w:rsidR="00600A2B" w:rsidRPr="00806FA1">
        <w:rPr>
          <w:lang w:val="en-GB"/>
        </w:rPr>
        <w:t>cassandra</w:t>
      </w:r>
      <w:proofErr w:type="spellEnd"/>
      <w:r w:rsidR="000B1830" w:rsidRPr="00806FA1">
        <w:rPr>
          <w:lang w:val="en-GB"/>
        </w:rPr>
        <w:t>. Pid</w:t>
      </w:r>
    </w:p>
    <w:p w14:paraId="22B64A80" w14:textId="0B195926" w:rsidR="000B1830" w:rsidRPr="00806FA1" w:rsidRDefault="000B1830" w:rsidP="005B48DF">
      <w:pPr>
        <w:rPr>
          <w:lang w:val="en-GB"/>
        </w:rPr>
      </w:pPr>
      <w:r w:rsidRPr="00806FA1">
        <w:rPr>
          <w:lang w:val="en-GB"/>
        </w:rPr>
        <w:t xml:space="preserve">-Create </w:t>
      </w:r>
      <w:proofErr w:type="spellStart"/>
      <w:r w:rsidRPr="00806FA1">
        <w:rPr>
          <w:lang w:val="en-GB"/>
        </w:rPr>
        <w:t>keyspace</w:t>
      </w:r>
      <w:proofErr w:type="spellEnd"/>
      <w:r w:rsidR="00BE0A15" w:rsidRPr="00806FA1">
        <w:rPr>
          <w:lang w:val="en-GB"/>
        </w:rPr>
        <w:t xml:space="preserve"> on Cassandra</w:t>
      </w:r>
    </w:p>
    <w:p w14:paraId="6E65E422" w14:textId="57A01FE1" w:rsidR="00E5769C" w:rsidRPr="00806FA1" w:rsidRDefault="00E5769C" w:rsidP="005B48DF">
      <w:pPr>
        <w:rPr>
          <w:lang w:val="en-GB"/>
        </w:rPr>
      </w:pPr>
      <w:r w:rsidRPr="00806FA1">
        <w:rPr>
          <w:lang w:val="en-GB"/>
        </w:rPr>
        <w:t>-</w:t>
      </w:r>
      <w:proofErr w:type="spellStart"/>
      <w:r w:rsidR="00CF4877" w:rsidRPr="00806FA1">
        <w:rPr>
          <w:lang w:val="en-GB"/>
        </w:rPr>
        <w:t>hduser@</w:t>
      </w:r>
      <w:r w:rsidR="00861A4B" w:rsidRPr="00806FA1">
        <w:rPr>
          <w:lang w:val="en-GB"/>
        </w:rPr>
        <w:t>muhammad-</w:t>
      </w:r>
      <w:proofErr w:type="gramStart"/>
      <w:r w:rsidR="00861A4B" w:rsidRPr="00806FA1">
        <w:rPr>
          <w:lang w:val="en-GB"/>
        </w:rPr>
        <w:t>vm</w:t>
      </w:r>
      <w:proofErr w:type="spellEnd"/>
      <w:r w:rsidR="000F7BEA" w:rsidRPr="00806FA1">
        <w:rPr>
          <w:lang w:val="en-GB"/>
        </w:rPr>
        <w:t>:</w:t>
      </w:r>
      <w:r w:rsidR="001406A2" w:rsidRPr="00806FA1">
        <w:rPr>
          <w:lang w:val="en-GB"/>
        </w:rPr>
        <w:t>~</w:t>
      </w:r>
      <w:proofErr w:type="gramEnd"/>
      <w:r w:rsidR="001406A2" w:rsidRPr="00806FA1">
        <w:rPr>
          <w:lang w:val="en-GB"/>
        </w:rPr>
        <w:t>$ cd/</w:t>
      </w:r>
      <w:proofErr w:type="spellStart"/>
      <w:r w:rsidR="001406A2" w:rsidRPr="00806FA1">
        <w:rPr>
          <w:lang w:val="en-GB"/>
        </w:rPr>
        <w:t>usr</w:t>
      </w:r>
      <w:proofErr w:type="spellEnd"/>
      <w:r w:rsidR="00D02385" w:rsidRPr="00806FA1">
        <w:rPr>
          <w:lang w:val="en-GB"/>
        </w:rPr>
        <w:t>/local/</w:t>
      </w:r>
      <w:proofErr w:type="spellStart"/>
      <w:r w:rsidR="00D02385" w:rsidRPr="00806FA1">
        <w:rPr>
          <w:lang w:val="en-GB"/>
        </w:rPr>
        <w:t>cassandra</w:t>
      </w:r>
      <w:proofErr w:type="spellEnd"/>
      <w:r w:rsidR="00D02385" w:rsidRPr="00806FA1">
        <w:rPr>
          <w:lang w:val="en-GB"/>
        </w:rPr>
        <w:t>/</w:t>
      </w:r>
    </w:p>
    <w:p w14:paraId="37BEBB8A" w14:textId="1B17F3D5" w:rsidR="001A5C86" w:rsidRDefault="001A5C86" w:rsidP="005B48DF">
      <w:pPr>
        <w:rPr>
          <w:lang w:val="en-GB"/>
        </w:rPr>
      </w:pPr>
      <w:r w:rsidRPr="002E1A6A">
        <w:rPr>
          <w:lang w:val="en-GB"/>
        </w:rPr>
        <w:t>-</w:t>
      </w:r>
      <w:proofErr w:type="spellStart"/>
      <w:r w:rsidRPr="002E1A6A">
        <w:rPr>
          <w:lang w:val="en-GB"/>
        </w:rPr>
        <w:t>hduser@muhammad</w:t>
      </w:r>
      <w:r w:rsidR="00102626" w:rsidRPr="002E1A6A">
        <w:rPr>
          <w:lang w:val="en-GB"/>
        </w:rPr>
        <w:t>-vm</w:t>
      </w:r>
      <w:proofErr w:type="spellEnd"/>
      <w:r w:rsidR="00102626" w:rsidRPr="002E1A6A">
        <w:rPr>
          <w:lang w:val="en-GB"/>
        </w:rPr>
        <w:t>:/</w:t>
      </w:r>
      <w:proofErr w:type="spellStart"/>
      <w:r w:rsidR="00102626" w:rsidRPr="002E1A6A">
        <w:rPr>
          <w:lang w:val="en-GB"/>
        </w:rPr>
        <w:t>usr</w:t>
      </w:r>
      <w:proofErr w:type="spellEnd"/>
      <w:r w:rsidR="005D6423" w:rsidRPr="002E1A6A">
        <w:rPr>
          <w:lang w:val="en-GB"/>
        </w:rPr>
        <w:t>/local/</w:t>
      </w:r>
      <w:proofErr w:type="spellStart"/>
      <w:r w:rsidR="005D6423" w:rsidRPr="002E1A6A">
        <w:rPr>
          <w:lang w:val="en-GB"/>
        </w:rPr>
        <w:t>cassandra</w:t>
      </w:r>
      <w:proofErr w:type="spellEnd"/>
      <w:r w:rsidR="005D6423" w:rsidRPr="002E1A6A">
        <w:rPr>
          <w:lang w:val="en-GB"/>
        </w:rPr>
        <w:t xml:space="preserve"> $</w:t>
      </w:r>
      <w:r w:rsidR="00375B0F" w:rsidRPr="002E1A6A">
        <w:rPr>
          <w:lang w:val="en-GB"/>
        </w:rPr>
        <w:t xml:space="preserve"> bin/</w:t>
      </w:r>
      <w:proofErr w:type="spellStart"/>
      <w:r w:rsidR="00375B0F" w:rsidRPr="002E1A6A">
        <w:rPr>
          <w:lang w:val="en-GB"/>
        </w:rPr>
        <w:t>cq</w:t>
      </w:r>
      <w:r w:rsidR="002E1A6A" w:rsidRPr="002E1A6A">
        <w:rPr>
          <w:lang w:val="en-GB"/>
        </w:rPr>
        <w:t>lsh</w:t>
      </w:r>
      <w:proofErr w:type="spellEnd"/>
    </w:p>
    <w:p w14:paraId="5AA17904" w14:textId="4965259A" w:rsidR="002E1A6A" w:rsidRDefault="002E1A6A" w:rsidP="005B48DF">
      <w:pPr>
        <w:rPr>
          <w:lang w:val="en-GB"/>
        </w:rPr>
      </w:pPr>
      <w:r>
        <w:rPr>
          <w:lang w:val="en-GB"/>
        </w:rPr>
        <w:t xml:space="preserve">-Create </w:t>
      </w:r>
      <w:proofErr w:type="spellStart"/>
      <w:r>
        <w:rPr>
          <w:lang w:val="en-GB"/>
        </w:rPr>
        <w:t>keyspace</w:t>
      </w:r>
      <w:proofErr w:type="spellEnd"/>
      <w:r w:rsidR="009424E8">
        <w:rPr>
          <w:lang w:val="en-GB"/>
        </w:rPr>
        <w:t xml:space="preserve"> Tweets with replication = </w:t>
      </w:r>
      <w:r w:rsidR="00D02EE8">
        <w:rPr>
          <w:lang w:val="en-GB"/>
        </w:rPr>
        <w:t>{‘class’</w:t>
      </w:r>
      <w:r w:rsidR="00691FCC">
        <w:rPr>
          <w:lang w:val="en-GB"/>
        </w:rPr>
        <w:t>: ‘</w:t>
      </w:r>
      <w:proofErr w:type="spellStart"/>
      <w:r w:rsidR="00691FCC">
        <w:rPr>
          <w:lang w:val="en-GB"/>
        </w:rPr>
        <w:t>simplestrategy</w:t>
      </w:r>
      <w:proofErr w:type="spellEnd"/>
      <w:r w:rsidR="006E1B1F">
        <w:rPr>
          <w:lang w:val="en-GB"/>
        </w:rPr>
        <w:t>’, ‘replication_factor’:</w:t>
      </w:r>
      <w:r w:rsidR="009A3B87">
        <w:rPr>
          <w:lang w:val="en-GB"/>
        </w:rPr>
        <w:t>1}</w:t>
      </w:r>
    </w:p>
    <w:p w14:paraId="31E2308F" w14:textId="6E6A601D" w:rsidR="009A3B87" w:rsidRDefault="009A3B87" w:rsidP="005B48DF">
      <w:pPr>
        <w:rPr>
          <w:lang w:val="en-GB"/>
        </w:rPr>
      </w:pPr>
      <w:r>
        <w:rPr>
          <w:lang w:val="en-GB"/>
        </w:rPr>
        <w:t>-</w:t>
      </w:r>
      <w:proofErr w:type="spellStart"/>
      <w:r>
        <w:rPr>
          <w:lang w:val="en-GB"/>
        </w:rPr>
        <w:t>cqlsh</w:t>
      </w:r>
      <w:proofErr w:type="spellEnd"/>
      <w:r>
        <w:rPr>
          <w:lang w:val="en-GB"/>
        </w:rPr>
        <w:t xml:space="preserve"> &gt; </w:t>
      </w:r>
      <w:r w:rsidR="008901BE">
        <w:rPr>
          <w:lang w:val="en-GB"/>
        </w:rPr>
        <w:t xml:space="preserve">use </w:t>
      </w:r>
      <w:proofErr w:type="gramStart"/>
      <w:r w:rsidR="008901BE">
        <w:rPr>
          <w:lang w:val="en-GB"/>
        </w:rPr>
        <w:t>tweets;</w:t>
      </w:r>
      <w:proofErr w:type="gramEnd"/>
    </w:p>
    <w:p w14:paraId="5D72C1D6" w14:textId="63E3008A" w:rsidR="008901BE" w:rsidRDefault="008901BE" w:rsidP="005B48DF">
      <w:pPr>
        <w:rPr>
          <w:lang w:val="en-GB"/>
        </w:rPr>
      </w:pPr>
      <w:r>
        <w:rPr>
          <w:lang w:val="en-GB"/>
        </w:rPr>
        <w:t>-</w:t>
      </w:r>
      <w:proofErr w:type="spellStart"/>
      <w:r>
        <w:rPr>
          <w:lang w:val="en-GB"/>
        </w:rPr>
        <w:t>cqlsh</w:t>
      </w:r>
      <w:proofErr w:type="spellEnd"/>
      <w:r>
        <w:rPr>
          <w:lang w:val="en-GB"/>
        </w:rPr>
        <w:t xml:space="preserve"> &gt; create table tweets</w:t>
      </w:r>
      <w:r w:rsidR="00E21D5E">
        <w:rPr>
          <w:lang w:val="en-GB"/>
        </w:rPr>
        <w:t xml:space="preserve"> (</w:t>
      </w:r>
      <w:proofErr w:type="spellStart"/>
      <w:r w:rsidR="00E21D5E">
        <w:rPr>
          <w:lang w:val="en-GB"/>
        </w:rPr>
        <w:t>daytimestamp</w:t>
      </w:r>
      <w:proofErr w:type="spellEnd"/>
      <w:r w:rsidR="00E21D5E">
        <w:rPr>
          <w:lang w:val="en-GB"/>
        </w:rPr>
        <w:t>,</w:t>
      </w:r>
      <w:r w:rsidR="000E4E99">
        <w:rPr>
          <w:lang w:val="en-GB"/>
        </w:rPr>
        <w:t xml:space="preserve"> </w:t>
      </w:r>
      <w:proofErr w:type="spellStart"/>
      <w:r w:rsidR="000E4E99">
        <w:rPr>
          <w:lang w:val="en-GB"/>
        </w:rPr>
        <w:t>scoredecimal</w:t>
      </w:r>
      <w:proofErr w:type="spellEnd"/>
      <w:r w:rsidR="000E4E99">
        <w:rPr>
          <w:lang w:val="en-GB"/>
        </w:rPr>
        <w:t>,</w:t>
      </w:r>
      <w:r w:rsidR="00E4517C">
        <w:rPr>
          <w:lang w:val="en-GB"/>
        </w:rPr>
        <w:t xml:space="preserve"> primary key(day))</w:t>
      </w:r>
    </w:p>
    <w:p w14:paraId="3B3E5616" w14:textId="6C86C907" w:rsidR="00F552B1" w:rsidRDefault="00F552B1" w:rsidP="005B48DF">
      <w:pPr>
        <w:rPr>
          <w:lang w:val="en-GB"/>
        </w:rPr>
      </w:pPr>
      <w:r>
        <w:rPr>
          <w:lang w:val="en-GB"/>
        </w:rPr>
        <w:t xml:space="preserve">-run </w:t>
      </w:r>
      <w:proofErr w:type="spellStart"/>
      <w:r>
        <w:rPr>
          <w:lang w:val="en-GB"/>
        </w:rPr>
        <w:t>pyspark</w:t>
      </w:r>
      <w:proofErr w:type="spellEnd"/>
      <w:r>
        <w:rPr>
          <w:lang w:val="en-GB"/>
        </w:rPr>
        <w:t xml:space="preserve"> using </w:t>
      </w:r>
      <w:proofErr w:type="spellStart"/>
      <w:r>
        <w:rPr>
          <w:lang w:val="en-GB"/>
        </w:rPr>
        <w:t>jarfile</w:t>
      </w:r>
      <w:proofErr w:type="spellEnd"/>
      <w:r>
        <w:rPr>
          <w:lang w:val="en-GB"/>
        </w:rPr>
        <w:t xml:space="preserve"> for </w:t>
      </w:r>
      <w:proofErr w:type="spellStart"/>
      <w:r w:rsidR="00B1370C">
        <w:rPr>
          <w:lang w:val="en-GB"/>
        </w:rPr>
        <w:t>mysql</w:t>
      </w:r>
      <w:proofErr w:type="spellEnd"/>
      <w:r w:rsidR="00B1370C">
        <w:rPr>
          <w:lang w:val="en-GB"/>
        </w:rPr>
        <w:t xml:space="preserve"> and connector for </w:t>
      </w:r>
      <w:r w:rsidR="008D05C9">
        <w:rPr>
          <w:lang w:val="en-GB"/>
        </w:rPr>
        <w:t>Cassandra</w:t>
      </w:r>
    </w:p>
    <w:p w14:paraId="4550FBE3" w14:textId="77777777" w:rsidR="008D05C9" w:rsidRDefault="008D05C9" w:rsidP="005B48DF">
      <w:pPr>
        <w:rPr>
          <w:lang w:val="en-GB"/>
        </w:rPr>
      </w:pPr>
    </w:p>
    <w:p w14:paraId="3497FA4F" w14:textId="6905C27A" w:rsidR="008D05C9" w:rsidRDefault="008D05C9" w:rsidP="005B48DF">
      <w:pPr>
        <w:rPr>
          <w:lang w:val="en-GB"/>
        </w:rPr>
      </w:pPr>
      <w:r>
        <w:rPr>
          <w:lang w:val="en-GB"/>
        </w:rPr>
        <w:t xml:space="preserve">3.2 </w:t>
      </w:r>
      <w:r w:rsidR="002E7E70">
        <w:rPr>
          <w:lang w:val="en-GB"/>
        </w:rPr>
        <w:t>–</w:t>
      </w:r>
      <w:r>
        <w:rPr>
          <w:lang w:val="en-GB"/>
        </w:rPr>
        <w:t xml:space="preserve"> </w:t>
      </w:r>
      <w:r w:rsidR="002E7E70">
        <w:rPr>
          <w:lang w:val="en-GB"/>
        </w:rPr>
        <w:t>The rationale</w:t>
      </w:r>
      <w:r w:rsidR="00B653DA">
        <w:rPr>
          <w:lang w:val="en-GB"/>
        </w:rPr>
        <w:t xml:space="preserve"> and justification for </w:t>
      </w:r>
      <w:r w:rsidR="00662A5A">
        <w:rPr>
          <w:lang w:val="en-GB"/>
        </w:rPr>
        <w:t xml:space="preserve">using </w:t>
      </w:r>
      <w:r w:rsidR="00B653DA">
        <w:rPr>
          <w:lang w:val="en-GB"/>
        </w:rPr>
        <w:t>Apache Cassandra</w:t>
      </w:r>
      <w:r w:rsidR="00662A5A">
        <w:rPr>
          <w:lang w:val="en-GB"/>
        </w:rPr>
        <w:t xml:space="preserve"> data </w:t>
      </w:r>
      <w:r w:rsidR="009260E3">
        <w:rPr>
          <w:lang w:val="en-GB"/>
        </w:rPr>
        <w:t xml:space="preserve">processing </w:t>
      </w:r>
      <w:r w:rsidR="00662A5A">
        <w:rPr>
          <w:lang w:val="en-GB"/>
        </w:rPr>
        <w:t>storage system</w:t>
      </w:r>
      <w:r w:rsidR="00E43E52">
        <w:rPr>
          <w:lang w:val="en-GB"/>
        </w:rPr>
        <w:t xml:space="preserve"> is because of its unique characteristics</w:t>
      </w:r>
      <w:r w:rsidR="001A5546">
        <w:rPr>
          <w:lang w:val="en-GB"/>
        </w:rPr>
        <w:t xml:space="preserve"> which include the following</w:t>
      </w:r>
      <w:r w:rsidR="00957CAE">
        <w:rPr>
          <w:lang w:val="en-GB"/>
        </w:rPr>
        <w:t>:</w:t>
      </w:r>
    </w:p>
    <w:p w14:paraId="0E0FDECE" w14:textId="01CD31E2" w:rsidR="00957CAE" w:rsidRDefault="00957CAE" w:rsidP="005B48DF">
      <w:pPr>
        <w:rPr>
          <w:lang w:val="en-GB"/>
        </w:rPr>
      </w:pPr>
      <w:r>
        <w:rPr>
          <w:lang w:val="en-GB"/>
        </w:rPr>
        <w:t>-</w:t>
      </w:r>
      <w:r w:rsidR="000E11FA">
        <w:rPr>
          <w:lang w:val="en-GB"/>
        </w:rPr>
        <w:t>Apache Cassandra is an open source, distributed</w:t>
      </w:r>
      <w:r w:rsidR="00E65054">
        <w:rPr>
          <w:lang w:val="en-GB"/>
        </w:rPr>
        <w:t>, decentralized, elastically</w:t>
      </w:r>
      <w:r w:rsidR="009A6B6F">
        <w:rPr>
          <w:lang w:val="en-GB"/>
        </w:rPr>
        <w:t xml:space="preserve"> scalable, highly available, fault-tolera</w:t>
      </w:r>
      <w:r w:rsidR="00DF787A">
        <w:rPr>
          <w:lang w:val="en-GB"/>
        </w:rPr>
        <w:t xml:space="preserve">nt, </w:t>
      </w:r>
      <w:proofErr w:type="spellStart"/>
      <w:r w:rsidR="00DF787A">
        <w:rPr>
          <w:lang w:val="en-GB"/>
        </w:rPr>
        <w:t>tuneably</w:t>
      </w:r>
      <w:proofErr w:type="spellEnd"/>
      <w:r w:rsidR="00DF787A">
        <w:rPr>
          <w:lang w:val="en-GB"/>
        </w:rPr>
        <w:t xml:space="preserve"> consistent, column</w:t>
      </w:r>
      <w:r w:rsidR="004F2843">
        <w:rPr>
          <w:lang w:val="en-GB"/>
        </w:rPr>
        <w:t>-oriented database that bases its distribution</w:t>
      </w:r>
      <w:r w:rsidR="002242F5">
        <w:rPr>
          <w:lang w:val="en-GB"/>
        </w:rPr>
        <w:t xml:space="preserve"> design on Amazon’s Dynamo and its data</w:t>
      </w:r>
      <w:r w:rsidR="005B72EE">
        <w:rPr>
          <w:lang w:val="en-GB"/>
        </w:rPr>
        <w:t xml:space="preserve"> model on Google’s Big table.</w:t>
      </w:r>
    </w:p>
    <w:p w14:paraId="58D99C97" w14:textId="389239BC" w:rsidR="005B72EE" w:rsidRDefault="005B72EE" w:rsidP="005B48DF">
      <w:pPr>
        <w:rPr>
          <w:lang w:val="en-GB"/>
        </w:rPr>
      </w:pPr>
      <w:r>
        <w:rPr>
          <w:lang w:val="en-GB"/>
        </w:rPr>
        <w:t>-</w:t>
      </w:r>
      <w:r w:rsidR="004B1954">
        <w:rPr>
          <w:lang w:val="en-GB"/>
        </w:rPr>
        <w:t>Cassandra’s interface</w:t>
      </w:r>
      <w:r w:rsidR="000166BE">
        <w:rPr>
          <w:lang w:val="en-GB"/>
        </w:rPr>
        <w:t xml:space="preserve"> allows it to be accessed from a vari</w:t>
      </w:r>
      <w:r w:rsidR="00C177C7">
        <w:rPr>
          <w:lang w:val="en-GB"/>
        </w:rPr>
        <w:t xml:space="preserve">ety of languages like Python, </w:t>
      </w:r>
      <w:r w:rsidR="00573997">
        <w:rPr>
          <w:lang w:val="en-GB"/>
        </w:rPr>
        <w:t>Scala, C++, and Ruby.</w:t>
      </w:r>
    </w:p>
    <w:p w14:paraId="72A7A314" w14:textId="74615936" w:rsidR="00573997" w:rsidRDefault="00573997" w:rsidP="005B48DF">
      <w:pPr>
        <w:rPr>
          <w:lang w:val="en-GB"/>
        </w:rPr>
      </w:pPr>
      <w:r>
        <w:rPr>
          <w:lang w:val="en-GB"/>
        </w:rPr>
        <w:t>-</w:t>
      </w:r>
      <w:r w:rsidR="002C4B6D">
        <w:rPr>
          <w:lang w:val="en-GB"/>
        </w:rPr>
        <w:t>It also performs blazingly fast writes</w:t>
      </w:r>
      <w:r w:rsidR="00995E79">
        <w:rPr>
          <w:lang w:val="en-GB"/>
        </w:rPr>
        <w:t xml:space="preserve">, it can store hundreds of </w:t>
      </w:r>
      <w:r w:rsidR="00F801C0">
        <w:rPr>
          <w:lang w:val="en-GB"/>
        </w:rPr>
        <w:t>terabytes of data, and it is decentralized and sy</w:t>
      </w:r>
      <w:r w:rsidR="00813F18">
        <w:rPr>
          <w:lang w:val="en-GB"/>
        </w:rPr>
        <w:t>mmetrical, so the failure point is eliminated</w:t>
      </w:r>
      <w:r w:rsidR="005F1C9A">
        <w:rPr>
          <w:lang w:val="en-GB"/>
        </w:rPr>
        <w:t>.</w:t>
      </w:r>
    </w:p>
    <w:p w14:paraId="373B9EDE" w14:textId="3FEDDEF0" w:rsidR="005F1C9A" w:rsidRDefault="005F1C9A" w:rsidP="005B48DF">
      <w:pPr>
        <w:rPr>
          <w:lang w:val="en-GB"/>
        </w:rPr>
      </w:pPr>
      <w:r>
        <w:rPr>
          <w:lang w:val="en-GB"/>
        </w:rPr>
        <w:t>-It provides schema-free data models</w:t>
      </w:r>
      <w:r w:rsidR="00706E17">
        <w:rPr>
          <w:lang w:val="en-GB"/>
        </w:rPr>
        <w:t xml:space="preserve"> and is highly available.</w:t>
      </w:r>
    </w:p>
    <w:p w14:paraId="35C91CCD" w14:textId="2ADD13CB" w:rsidR="00ED361E" w:rsidRDefault="00ED361E" w:rsidP="005B48DF">
      <w:pPr>
        <w:rPr>
          <w:lang w:val="en-GB"/>
        </w:rPr>
      </w:pPr>
      <w:r>
        <w:rPr>
          <w:lang w:val="en-GB"/>
        </w:rPr>
        <w:t>-</w:t>
      </w:r>
      <w:r w:rsidR="00AB1EB9">
        <w:rPr>
          <w:lang w:val="en-GB"/>
        </w:rPr>
        <w:t>In terms of N</w:t>
      </w:r>
      <w:r w:rsidR="00872B9D">
        <w:rPr>
          <w:lang w:val="en-GB"/>
        </w:rPr>
        <w:t>OSQL</w:t>
      </w:r>
      <w:r w:rsidR="00F24FE8">
        <w:rPr>
          <w:lang w:val="en-GB"/>
        </w:rPr>
        <w:t xml:space="preserve"> Cassandra</w:t>
      </w:r>
      <w:r w:rsidR="00B115B6">
        <w:rPr>
          <w:lang w:val="en-GB"/>
        </w:rPr>
        <w:t xml:space="preserve"> handles multi-data awareness</w:t>
      </w:r>
      <w:r w:rsidR="002E7276">
        <w:rPr>
          <w:lang w:val="en-GB"/>
        </w:rPr>
        <w:t xml:space="preserve"> better than others.</w:t>
      </w:r>
    </w:p>
    <w:p w14:paraId="6F6CC26A" w14:textId="424F709C" w:rsidR="002E7276" w:rsidRDefault="002E7276" w:rsidP="005B48DF">
      <w:pPr>
        <w:rPr>
          <w:lang w:val="en-GB"/>
        </w:rPr>
      </w:pPr>
      <w:r>
        <w:rPr>
          <w:lang w:val="en-GB"/>
        </w:rPr>
        <w:t>-It differs greatly from a relational</w:t>
      </w:r>
      <w:r w:rsidR="00EE74DC">
        <w:rPr>
          <w:lang w:val="en-GB"/>
        </w:rPr>
        <w:t xml:space="preserve"> database management system in many ways.</w:t>
      </w:r>
    </w:p>
    <w:p w14:paraId="7D07C953" w14:textId="6830BCF1" w:rsidR="00BF3C73" w:rsidRDefault="00BF3C73" w:rsidP="005B48DF">
      <w:pPr>
        <w:rPr>
          <w:lang w:val="en-GB"/>
        </w:rPr>
      </w:pPr>
      <w:r>
        <w:rPr>
          <w:lang w:val="en-GB"/>
        </w:rPr>
        <w:t>Python is a programming language of choice</w:t>
      </w:r>
      <w:r w:rsidR="00D40282">
        <w:rPr>
          <w:lang w:val="en-GB"/>
        </w:rPr>
        <w:t xml:space="preserve"> because it is </w:t>
      </w:r>
      <w:proofErr w:type="gramStart"/>
      <w:r w:rsidR="00D40282">
        <w:rPr>
          <w:lang w:val="en-GB"/>
        </w:rPr>
        <w:t>open source</w:t>
      </w:r>
      <w:proofErr w:type="gramEnd"/>
      <w:r w:rsidR="00D40282">
        <w:rPr>
          <w:lang w:val="en-GB"/>
        </w:rPr>
        <w:t xml:space="preserve"> community which is flexible </w:t>
      </w:r>
      <w:r w:rsidR="00B53450">
        <w:rPr>
          <w:lang w:val="en-GB"/>
        </w:rPr>
        <w:t xml:space="preserve">and can work easily with </w:t>
      </w:r>
      <w:proofErr w:type="spellStart"/>
      <w:r w:rsidR="00B53450">
        <w:rPr>
          <w:lang w:val="en-GB"/>
        </w:rPr>
        <w:t>pyspark</w:t>
      </w:r>
      <w:proofErr w:type="spellEnd"/>
      <w:r w:rsidR="00B53450">
        <w:rPr>
          <w:lang w:val="en-GB"/>
        </w:rPr>
        <w:t>.</w:t>
      </w:r>
      <w:r w:rsidR="00CD301E">
        <w:rPr>
          <w:lang w:val="en-GB"/>
        </w:rPr>
        <w:t xml:space="preserve"> </w:t>
      </w:r>
      <w:r w:rsidR="00B372FA" w:rsidRPr="00530DE1">
        <w:t>Python is a popular and versatile programming language</w:t>
      </w:r>
      <w:r w:rsidR="00B372FA">
        <w:t xml:space="preserve"> which </w:t>
      </w:r>
      <w:r w:rsidR="00B372FA" w:rsidRPr="00530DE1">
        <w:t xml:space="preserve">has become a popular choice among data scientists for its ease of use, extensive libraries, and flexibility. </w:t>
      </w:r>
      <w:proofErr w:type="gramStart"/>
      <w:r w:rsidR="00B372FA" w:rsidRPr="00530DE1">
        <w:t>Python</w:t>
      </w:r>
      <w:proofErr w:type="gramEnd"/>
      <w:r w:rsidR="00B372FA" w:rsidRPr="00530DE1">
        <w:t xml:space="preserve"> provide and efficient and streamlined approach to handing complex data structure and extracts insights</w:t>
      </w:r>
      <w:r w:rsidR="00450174">
        <w:t>.</w:t>
      </w:r>
    </w:p>
    <w:p w14:paraId="4A10600A" w14:textId="11B32481" w:rsidR="00DB6B42" w:rsidRDefault="00CD301E" w:rsidP="00DB6B42">
      <w:pPr>
        <w:rPr>
          <w:lang w:val="en-GB"/>
        </w:rPr>
      </w:pPr>
      <w:r>
        <w:rPr>
          <w:lang w:val="en-GB"/>
        </w:rPr>
        <w:t>Data wr</w:t>
      </w:r>
      <w:r w:rsidR="00F83BA3">
        <w:rPr>
          <w:lang w:val="en-GB"/>
        </w:rPr>
        <w:t xml:space="preserve">angling </w:t>
      </w:r>
      <w:proofErr w:type="gramStart"/>
      <w:r w:rsidR="00F83BA3">
        <w:rPr>
          <w:lang w:val="en-GB"/>
        </w:rPr>
        <w:t>are</w:t>
      </w:r>
      <w:proofErr w:type="gramEnd"/>
      <w:r w:rsidR="00F83BA3">
        <w:rPr>
          <w:lang w:val="en-GB"/>
        </w:rPr>
        <w:t xml:space="preserve"> carried out easily using python</w:t>
      </w:r>
      <w:r w:rsidR="000F7793">
        <w:rPr>
          <w:lang w:val="en-GB"/>
        </w:rPr>
        <w:t xml:space="preserve"> to do the missing value and pr</w:t>
      </w:r>
      <w:r w:rsidR="00501AEB">
        <w:rPr>
          <w:lang w:val="en-GB"/>
        </w:rPr>
        <w:t>ocessing of data because of its flexibility</w:t>
      </w:r>
      <w:r w:rsidR="007D5788">
        <w:rPr>
          <w:lang w:val="en-GB"/>
        </w:rPr>
        <w:t>.</w:t>
      </w:r>
      <w:r w:rsidR="00DB6B42" w:rsidRPr="00DB6B42">
        <w:rPr>
          <w:lang w:val="en-GB"/>
        </w:rPr>
        <w:t xml:space="preserve"> </w:t>
      </w:r>
      <w:r w:rsidR="00DB6B42">
        <w:rPr>
          <w:lang w:val="en-GB"/>
        </w:rPr>
        <w:t xml:space="preserve">Appropriate Exploratory Data Analysis (EDA) was carried out on the dataset by inspecting and visualizing the data to understand its characteristics better, uncover the patterns, </w:t>
      </w:r>
      <w:proofErr w:type="gramStart"/>
      <w:r w:rsidR="00DB6B42">
        <w:rPr>
          <w:lang w:val="en-GB"/>
        </w:rPr>
        <w:t>relationships</w:t>
      </w:r>
      <w:proofErr w:type="gramEnd"/>
      <w:r w:rsidR="00DB6B42">
        <w:rPr>
          <w:lang w:val="en-GB"/>
        </w:rPr>
        <w:t xml:space="preserve"> and insights, and identify potential issues or abnormalities before building reliable models and making sound </w:t>
      </w:r>
      <w:r w:rsidR="00DB6B42">
        <w:rPr>
          <w:lang w:val="en-GB"/>
        </w:rPr>
        <w:lastRenderedPageBreak/>
        <w:t xml:space="preserve">decisions after cleaning the data and checking for any outliers and null </w:t>
      </w:r>
      <w:r w:rsidR="004F32F2">
        <w:rPr>
          <w:lang w:val="en-GB"/>
        </w:rPr>
        <w:t xml:space="preserve">values. </w:t>
      </w:r>
      <w:r w:rsidR="00DB6B42">
        <w:rPr>
          <w:lang w:val="en-GB"/>
        </w:rPr>
        <w:t xml:space="preserve">Python, </w:t>
      </w:r>
      <w:proofErr w:type="gramStart"/>
      <w:r w:rsidR="00DB6B42">
        <w:rPr>
          <w:lang w:val="en-GB"/>
        </w:rPr>
        <w:t>Seaborn</w:t>
      </w:r>
      <w:proofErr w:type="gramEnd"/>
      <w:r w:rsidR="00DB6B42">
        <w:rPr>
          <w:lang w:val="en-GB"/>
        </w:rPr>
        <w:t xml:space="preserve"> and pandas are used to perform EDA on the dataset.</w:t>
      </w:r>
    </w:p>
    <w:p w14:paraId="72827217" w14:textId="71413A38" w:rsidR="00CD301E" w:rsidRPr="002E1A6A" w:rsidRDefault="00DB6B42" w:rsidP="00DB6B42">
      <w:pPr>
        <w:rPr>
          <w:lang w:val="en-GB"/>
        </w:rPr>
      </w:pPr>
      <w:r>
        <w:rPr>
          <w:lang w:val="en-GB"/>
        </w:rPr>
        <w:t xml:space="preserve">The method used to prepare the dataset for Machine Learning (ML) is to use Pandas to load the dataset. Pandas is a fast, powerful, </w:t>
      </w:r>
      <w:proofErr w:type="gramStart"/>
      <w:r>
        <w:rPr>
          <w:lang w:val="en-GB"/>
        </w:rPr>
        <w:t>flexible</w:t>
      </w:r>
      <w:proofErr w:type="gramEnd"/>
      <w:r>
        <w:rPr>
          <w:lang w:val="en-GB"/>
        </w:rPr>
        <w:t xml:space="preserve"> and easy to use open-source data analysis and manipulation tool thru data frame using the </w:t>
      </w:r>
      <w:proofErr w:type="spellStart"/>
      <w:r>
        <w:rPr>
          <w:lang w:val="en-GB"/>
        </w:rPr>
        <w:t>read_csv</w:t>
      </w:r>
      <w:proofErr w:type="spellEnd"/>
      <w:r>
        <w:rPr>
          <w:lang w:val="en-GB"/>
        </w:rPr>
        <w:t xml:space="preserve">. The head and tail of the dataset must be examined to know the data types and check for null values before describing the data frame to know the count, mean, standard deviation, minimum, </w:t>
      </w:r>
      <w:proofErr w:type="gramStart"/>
      <w:r>
        <w:rPr>
          <w:lang w:val="en-GB"/>
        </w:rPr>
        <w:t>percentiles</w:t>
      </w:r>
      <w:proofErr w:type="gramEnd"/>
      <w:r>
        <w:rPr>
          <w:lang w:val="en-GB"/>
        </w:rPr>
        <w:t xml:space="preserve"> and maximum values of the dataset. Other methods of preparing data for Machine Learning (ML) are feature engineering, log transformation and feature scaling or normalisation.</w:t>
      </w:r>
    </w:p>
    <w:p w14:paraId="2C698A0B" w14:textId="48773A03" w:rsidR="00EE5FE3" w:rsidRPr="002E1A6A" w:rsidRDefault="00EE5FE3" w:rsidP="00845503">
      <w:pPr>
        <w:pStyle w:val="Heading2"/>
        <w:rPr>
          <w:lang w:val="en-GB"/>
        </w:rPr>
      </w:pPr>
    </w:p>
    <w:p w14:paraId="512AD88A" w14:textId="4B8C910A" w:rsidR="00EE5FE3" w:rsidRPr="002D595B" w:rsidRDefault="00512487" w:rsidP="00845503">
      <w:pPr>
        <w:pStyle w:val="Heading2"/>
        <w:rPr>
          <w:lang w:val="en-GB"/>
        </w:rPr>
      </w:pPr>
      <w:bookmarkStart w:id="10" w:name="_Hlk151021512"/>
      <w:r w:rsidRPr="002D595B">
        <w:rPr>
          <w:lang w:val="en-GB"/>
        </w:rPr>
        <w:t>3.3</w:t>
      </w:r>
      <w:r w:rsidR="002D595B" w:rsidRPr="00D9437E">
        <w:rPr>
          <w:b w:val="0"/>
          <w:bCs/>
          <w:lang w:val="en-GB"/>
        </w:rPr>
        <w:t xml:space="preserve"> </w:t>
      </w:r>
      <w:r w:rsidR="00BA40DE">
        <w:rPr>
          <w:b w:val="0"/>
          <w:bCs/>
          <w:lang w:val="en-GB"/>
        </w:rPr>
        <w:t>–</w:t>
      </w:r>
      <w:r w:rsidR="00D9437E">
        <w:rPr>
          <w:b w:val="0"/>
          <w:bCs/>
          <w:lang w:val="en-GB"/>
        </w:rPr>
        <w:t xml:space="preserve"> </w:t>
      </w:r>
      <w:r w:rsidR="00762358">
        <w:rPr>
          <w:b w:val="0"/>
          <w:bCs/>
          <w:lang w:val="en-GB"/>
        </w:rPr>
        <w:t>C</w:t>
      </w:r>
      <w:r w:rsidR="00BA40DE">
        <w:rPr>
          <w:b w:val="0"/>
          <w:bCs/>
          <w:lang w:val="en-GB"/>
        </w:rPr>
        <w:t>omparative Analysis</w:t>
      </w:r>
      <w:r w:rsidR="007F4D19">
        <w:rPr>
          <w:b w:val="0"/>
          <w:bCs/>
          <w:lang w:val="en-GB"/>
        </w:rPr>
        <w:t xml:space="preserve"> of </w:t>
      </w:r>
      <w:r w:rsidR="00965C67">
        <w:rPr>
          <w:b w:val="0"/>
          <w:bCs/>
          <w:lang w:val="en-GB"/>
        </w:rPr>
        <w:t>two data</w:t>
      </w:r>
      <w:r w:rsidR="007823A0">
        <w:rPr>
          <w:b w:val="0"/>
          <w:bCs/>
          <w:lang w:val="en-GB"/>
        </w:rPr>
        <w:t>b</w:t>
      </w:r>
      <w:r w:rsidR="00965C67">
        <w:rPr>
          <w:b w:val="0"/>
          <w:bCs/>
          <w:lang w:val="en-GB"/>
        </w:rPr>
        <w:t>ases</w:t>
      </w:r>
      <w:r w:rsidR="007823A0">
        <w:rPr>
          <w:b w:val="0"/>
          <w:bCs/>
          <w:lang w:val="en-GB"/>
        </w:rPr>
        <w:t xml:space="preserve"> (</w:t>
      </w:r>
      <w:r w:rsidR="00063BF9">
        <w:rPr>
          <w:b w:val="0"/>
          <w:bCs/>
          <w:lang w:val="en-GB"/>
        </w:rPr>
        <w:t xml:space="preserve">YCSB and </w:t>
      </w:r>
      <w:r w:rsidR="00527E85">
        <w:rPr>
          <w:b w:val="0"/>
          <w:bCs/>
          <w:lang w:val="en-GB"/>
        </w:rPr>
        <w:t>MongoDB</w:t>
      </w:r>
      <w:r w:rsidR="00E50ED5">
        <w:rPr>
          <w:b w:val="0"/>
          <w:bCs/>
          <w:lang w:val="en-GB"/>
        </w:rPr>
        <w:t>)</w:t>
      </w:r>
    </w:p>
    <w:bookmarkEnd w:id="10"/>
    <w:p w14:paraId="78069CC7" w14:textId="6ECE88DF" w:rsidR="00EE5FE3" w:rsidRDefault="00881A1C" w:rsidP="00845503">
      <w:pPr>
        <w:pStyle w:val="Heading2"/>
        <w:rPr>
          <w:rFonts w:ascii="Times New Roman" w:hAnsi="Times New Roman"/>
          <w:b w:val="0"/>
          <w:bCs/>
          <w:lang w:val="en-GB"/>
        </w:rPr>
      </w:pPr>
      <w:r w:rsidRPr="00991342">
        <w:rPr>
          <w:rFonts w:ascii="Times New Roman" w:hAnsi="Times New Roman"/>
          <w:b w:val="0"/>
          <w:bCs/>
          <w:lang w:val="en-GB"/>
        </w:rPr>
        <w:t>YC</w:t>
      </w:r>
      <w:r w:rsidR="00497290" w:rsidRPr="00991342">
        <w:rPr>
          <w:rFonts w:ascii="Times New Roman" w:hAnsi="Times New Roman"/>
          <w:b w:val="0"/>
          <w:bCs/>
          <w:lang w:val="en-GB"/>
        </w:rPr>
        <w:t>SB</w:t>
      </w:r>
      <w:r w:rsidR="00085633" w:rsidRPr="00991342">
        <w:rPr>
          <w:rFonts w:ascii="Times New Roman" w:hAnsi="Times New Roman"/>
          <w:b w:val="0"/>
          <w:bCs/>
          <w:lang w:val="en-GB"/>
        </w:rPr>
        <w:t xml:space="preserve"> is an</w:t>
      </w:r>
      <w:r w:rsidR="00536AC5" w:rsidRPr="00991342">
        <w:rPr>
          <w:rFonts w:ascii="Times New Roman" w:hAnsi="Times New Roman"/>
          <w:b w:val="0"/>
          <w:bCs/>
          <w:lang w:val="en-GB"/>
        </w:rPr>
        <w:t xml:space="preserve"> open</w:t>
      </w:r>
      <w:r w:rsidR="00A358BA" w:rsidRPr="00991342">
        <w:rPr>
          <w:rFonts w:ascii="Times New Roman" w:hAnsi="Times New Roman"/>
          <w:b w:val="0"/>
          <w:bCs/>
          <w:lang w:val="en-GB"/>
        </w:rPr>
        <w:t>-</w:t>
      </w:r>
      <w:r w:rsidR="00536AC5" w:rsidRPr="00991342">
        <w:rPr>
          <w:rFonts w:ascii="Times New Roman" w:hAnsi="Times New Roman"/>
          <w:b w:val="0"/>
          <w:bCs/>
          <w:lang w:val="en-GB"/>
        </w:rPr>
        <w:t>source</w:t>
      </w:r>
      <w:r w:rsidR="00A358BA" w:rsidRPr="00991342">
        <w:rPr>
          <w:rFonts w:ascii="Times New Roman" w:hAnsi="Times New Roman"/>
          <w:b w:val="0"/>
          <w:bCs/>
          <w:lang w:val="en-GB"/>
        </w:rPr>
        <w:t xml:space="preserve"> specification a</w:t>
      </w:r>
      <w:r w:rsidR="00E01610" w:rsidRPr="00991342">
        <w:rPr>
          <w:rFonts w:ascii="Times New Roman" w:hAnsi="Times New Roman"/>
          <w:b w:val="0"/>
          <w:bCs/>
          <w:lang w:val="en-GB"/>
        </w:rPr>
        <w:t>nd software package</w:t>
      </w:r>
      <w:r w:rsidR="00925497">
        <w:rPr>
          <w:rFonts w:ascii="Times New Roman" w:hAnsi="Times New Roman"/>
          <w:b w:val="0"/>
          <w:bCs/>
          <w:lang w:val="en-GB"/>
        </w:rPr>
        <w:t xml:space="preserve"> f</w:t>
      </w:r>
      <w:r w:rsidR="00043585">
        <w:rPr>
          <w:rFonts w:ascii="Times New Roman" w:hAnsi="Times New Roman"/>
          <w:b w:val="0"/>
          <w:bCs/>
          <w:lang w:val="en-GB"/>
        </w:rPr>
        <w:t xml:space="preserve">or </w:t>
      </w:r>
      <w:r w:rsidR="00FD2033">
        <w:rPr>
          <w:rFonts w:ascii="Times New Roman" w:hAnsi="Times New Roman"/>
          <w:b w:val="0"/>
          <w:bCs/>
          <w:lang w:val="en-GB"/>
        </w:rPr>
        <w:t>benchmarking SQL and No</w:t>
      </w:r>
      <w:r w:rsidR="005913A6">
        <w:rPr>
          <w:rFonts w:ascii="Times New Roman" w:hAnsi="Times New Roman"/>
          <w:b w:val="0"/>
          <w:bCs/>
          <w:lang w:val="en-GB"/>
        </w:rPr>
        <w:t>SQL database management</w:t>
      </w:r>
      <w:r w:rsidR="001A38B5">
        <w:rPr>
          <w:rFonts w:ascii="Times New Roman" w:hAnsi="Times New Roman"/>
          <w:b w:val="0"/>
          <w:bCs/>
          <w:lang w:val="en-GB"/>
        </w:rPr>
        <w:t xml:space="preserve"> solutions’ relative performance</w:t>
      </w:r>
      <w:r w:rsidR="008E468B">
        <w:rPr>
          <w:rFonts w:ascii="Times New Roman" w:hAnsi="Times New Roman"/>
          <w:b w:val="0"/>
          <w:bCs/>
          <w:lang w:val="en-GB"/>
        </w:rPr>
        <w:t xml:space="preserve"> with</w:t>
      </w:r>
      <w:r w:rsidR="00C52E90">
        <w:rPr>
          <w:rFonts w:ascii="Times New Roman" w:hAnsi="Times New Roman"/>
          <w:b w:val="0"/>
          <w:bCs/>
          <w:lang w:val="en-GB"/>
        </w:rPr>
        <w:t xml:space="preserve"> the data model</w:t>
      </w:r>
      <w:r w:rsidR="000D2D9E">
        <w:rPr>
          <w:rFonts w:ascii="Times New Roman" w:hAnsi="Times New Roman"/>
          <w:b w:val="0"/>
          <w:bCs/>
          <w:lang w:val="en-GB"/>
        </w:rPr>
        <w:t xml:space="preserve"> that functions as a key-value store</w:t>
      </w:r>
      <w:r w:rsidR="00BA7432">
        <w:rPr>
          <w:rFonts w:ascii="Times New Roman" w:hAnsi="Times New Roman"/>
          <w:b w:val="0"/>
          <w:bCs/>
          <w:lang w:val="en-GB"/>
        </w:rPr>
        <w:t xml:space="preserve"> which has one entity (User)</w:t>
      </w:r>
      <w:r w:rsidR="00D40A3F">
        <w:rPr>
          <w:rFonts w:ascii="Times New Roman" w:hAnsi="Times New Roman"/>
          <w:b w:val="0"/>
          <w:bCs/>
          <w:lang w:val="en-GB"/>
        </w:rPr>
        <w:t xml:space="preserve"> with ten variables by default.</w:t>
      </w:r>
    </w:p>
    <w:p w14:paraId="363250C6" w14:textId="5340EDA3" w:rsidR="00481437" w:rsidRDefault="00481437" w:rsidP="00481437">
      <w:pPr>
        <w:rPr>
          <w:lang w:val="en-GB"/>
        </w:rPr>
      </w:pPr>
      <w:r>
        <w:rPr>
          <w:lang w:val="en-GB"/>
        </w:rPr>
        <w:t>YSCB also provided</w:t>
      </w:r>
      <w:r w:rsidR="007D294A">
        <w:rPr>
          <w:lang w:val="en-GB"/>
        </w:rPr>
        <w:t xml:space="preserve"> workloads to determine how the bench</w:t>
      </w:r>
      <w:r w:rsidR="008F6BCE">
        <w:rPr>
          <w:lang w:val="en-GB"/>
        </w:rPr>
        <w:t>mark should be run for comparative basis</w:t>
      </w:r>
      <w:r w:rsidR="00281A7E">
        <w:rPr>
          <w:lang w:val="en-GB"/>
        </w:rPr>
        <w:t xml:space="preserve"> which include the </w:t>
      </w:r>
      <w:proofErr w:type="gramStart"/>
      <w:r w:rsidR="00281A7E">
        <w:rPr>
          <w:lang w:val="en-GB"/>
        </w:rPr>
        <w:t>amount</w:t>
      </w:r>
      <w:proofErr w:type="gramEnd"/>
      <w:r w:rsidR="00281A7E">
        <w:rPr>
          <w:lang w:val="en-GB"/>
        </w:rPr>
        <w:t xml:space="preserve"> of</w:t>
      </w:r>
      <w:r w:rsidR="006A7A5C">
        <w:rPr>
          <w:lang w:val="en-GB"/>
        </w:rPr>
        <w:t xml:space="preserve"> fields per record (</w:t>
      </w:r>
      <w:r w:rsidR="00043585">
        <w:rPr>
          <w:lang w:val="en-GB"/>
        </w:rPr>
        <w:t>field count</w:t>
      </w:r>
      <w:r w:rsidR="00CA5542">
        <w:rPr>
          <w:lang w:val="en-GB"/>
        </w:rPr>
        <w:t>) or the proportion</w:t>
      </w:r>
      <w:r w:rsidR="00827CFE">
        <w:rPr>
          <w:lang w:val="en-GB"/>
        </w:rPr>
        <w:t xml:space="preserve"> of read, write, and update </w:t>
      </w:r>
      <w:r w:rsidR="00663119">
        <w:rPr>
          <w:lang w:val="en-GB"/>
        </w:rPr>
        <w:t>operations to complete</w:t>
      </w:r>
      <w:r w:rsidR="00A90E64">
        <w:rPr>
          <w:lang w:val="en-GB"/>
        </w:rPr>
        <w:t>.</w:t>
      </w:r>
    </w:p>
    <w:p w14:paraId="24D7ECF2" w14:textId="16C73594" w:rsidR="0062597C" w:rsidRDefault="0062597C" w:rsidP="00481437">
      <w:pPr>
        <w:rPr>
          <w:lang w:val="en-GB"/>
        </w:rPr>
      </w:pPr>
      <w:r>
        <w:rPr>
          <w:lang w:val="en-GB"/>
        </w:rPr>
        <w:t>Most NoSQL</w:t>
      </w:r>
      <w:r w:rsidR="00AA5647">
        <w:rPr>
          <w:lang w:val="en-GB"/>
        </w:rPr>
        <w:t xml:space="preserve"> databases make trade-offs like optimising</w:t>
      </w:r>
      <w:r w:rsidR="003C478C">
        <w:rPr>
          <w:lang w:val="en-GB"/>
        </w:rPr>
        <w:t xml:space="preserve"> for reads vs writes</w:t>
      </w:r>
      <w:r w:rsidR="00A866C1">
        <w:rPr>
          <w:lang w:val="en-GB"/>
        </w:rPr>
        <w:t>, latency vs durability, and synchr</w:t>
      </w:r>
      <w:r w:rsidR="00CB1A76">
        <w:rPr>
          <w:lang w:val="en-GB"/>
        </w:rPr>
        <w:t>onous vs asynchronous</w:t>
      </w:r>
      <w:r w:rsidR="007C2476">
        <w:rPr>
          <w:lang w:val="en-GB"/>
        </w:rPr>
        <w:t xml:space="preserve"> replication, among others.</w:t>
      </w:r>
    </w:p>
    <w:p w14:paraId="58A61C07" w14:textId="4EB4B5A5" w:rsidR="008D74CF" w:rsidRDefault="008D74CF" w:rsidP="00481437">
      <w:pPr>
        <w:rPr>
          <w:lang w:val="en-GB"/>
        </w:rPr>
      </w:pPr>
      <w:r>
        <w:rPr>
          <w:lang w:val="en-GB"/>
        </w:rPr>
        <w:t>The performance</w:t>
      </w:r>
      <w:r w:rsidR="00F70173">
        <w:rPr>
          <w:lang w:val="en-GB"/>
        </w:rPr>
        <w:t xml:space="preserve"> of databases can be compared</w:t>
      </w:r>
      <w:r w:rsidR="00463C75">
        <w:rPr>
          <w:lang w:val="en-GB"/>
        </w:rPr>
        <w:t xml:space="preserve"> under these three major headings:</w:t>
      </w:r>
    </w:p>
    <w:p w14:paraId="4E1A77D3" w14:textId="3B462D46" w:rsidR="00463C75" w:rsidRDefault="00463C75" w:rsidP="00481437">
      <w:pPr>
        <w:rPr>
          <w:lang w:val="en-GB"/>
        </w:rPr>
      </w:pPr>
      <w:r>
        <w:rPr>
          <w:lang w:val="en-GB"/>
        </w:rPr>
        <w:t>-</w:t>
      </w:r>
      <w:r w:rsidR="00A97560">
        <w:rPr>
          <w:lang w:val="en-GB"/>
        </w:rPr>
        <w:t>Data Models-</w:t>
      </w:r>
      <w:r w:rsidR="0098335D">
        <w:rPr>
          <w:lang w:val="en-GB"/>
        </w:rPr>
        <w:t xml:space="preserve"> </w:t>
      </w:r>
      <w:r w:rsidR="00EF6AB5">
        <w:rPr>
          <w:lang w:val="en-GB"/>
        </w:rPr>
        <w:t xml:space="preserve">Cassandra and </w:t>
      </w:r>
      <w:proofErr w:type="spellStart"/>
      <w:r w:rsidR="00EF6AB5">
        <w:rPr>
          <w:lang w:val="en-GB"/>
        </w:rPr>
        <w:t>Hbase</w:t>
      </w:r>
      <w:proofErr w:type="spellEnd"/>
      <w:r w:rsidR="00EF6AB5">
        <w:rPr>
          <w:lang w:val="en-GB"/>
        </w:rPr>
        <w:t xml:space="preserve"> used </w:t>
      </w:r>
      <w:proofErr w:type="spellStart"/>
      <w:r w:rsidR="00EF6AB5">
        <w:rPr>
          <w:lang w:val="en-GB"/>
        </w:rPr>
        <w:t>BigTable</w:t>
      </w:r>
      <w:proofErr w:type="spellEnd"/>
      <w:r w:rsidR="00EF6AB5">
        <w:rPr>
          <w:lang w:val="en-GB"/>
        </w:rPr>
        <w:t xml:space="preserve"> model</w:t>
      </w:r>
      <w:r w:rsidR="00AF2BBE">
        <w:rPr>
          <w:lang w:val="en-GB"/>
        </w:rPr>
        <w:t xml:space="preserve"> while MongoDB and </w:t>
      </w:r>
      <w:r w:rsidR="008D1A82">
        <w:rPr>
          <w:lang w:val="en-GB"/>
        </w:rPr>
        <w:t>CouchDB used Document model</w:t>
      </w:r>
    </w:p>
    <w:p w14:paraId="382491C3" w14:textId="062BC127" w:rsidR="008D1A82" w:rsidRDefault="008D1A82" w:rsidP="00481437">
      <w:pPr>
        <w:rPr>
          <w:lang w:val="en-GB"/>
        </w:rPr>
      </w:pPr>
      <w:r>
        <w:rPr>
          <w:lang w:val="en-GB"/>
        </w:rPr>
        <w:t>-Design Options</w:t>
      </w:r>
      <w:r w:rsidR="00257C6E">
        <w:rPr>
          <w:lang w:val="en-GB"/>
        </w:rPr>
        <w:t>-</w:t>
      </w:r>
      <w:r w:rsidR="00C023A9">
        <w:rPr>
          <w:lang w:val="en-GB"/>
        </w:rPr>
        <w:t>Read or write optimized</w:t>
      </w:r>
      <w:r w:rsidR="00910358">
        <w:rPr>
          <w:lang w:val="en-GB"/>
        </w:rPr>
        <w:t>, Synchronous or As</w:t>
      </w:r>
      <w:r w:rsidR="00E5754B">
        <w:rPr>
          <w:lang w:val="en-GB"/>
        </w:rPr>
        <w:t xml:space="preserve">ynchronous replication, Latency or </w:t>
      </w:r>
      <w:r w:rsidR="00A84FB5">
        <w:rPr>
          <w:lang w:val="en-GB"/>
        </w:rPr>
        <w:t>Durability and Data parti</w:t>
      </w:r>
      <w:r w:rsidR="00A53D91">
        <w:rPr>
          <w:lang w:val="en-GB"/>
        </w:rPr>
        <w:t>tioning (row-based or column</w:t>
      </w:r>
      <w:r w:rsidR="00BA3784">
        <w:rPr>
          <w:lang w:val="en-GB"/>
        </w:rPr>
        <w:t>-based storage)</w:t>
      </w:r>
    </w:p>
    <w:p w14:paraId="577B06AE" w14:textId="419014FD" w:rsidR="00BA3784" w:rsidRDefault="00BA3784" w:rsidP="00481437">
      <w:pPr>
        <w:rPr>
          <w:lang w:val="en-GB"/>
        </w:rPr>
      </w:pPr>
      <w:r>
        <w:rPr>
          <w:lang w:val="en-GB"/>
        </w:rPr>
        <w:t>-Workloads Evaluation</w:t>
      </w:r>
      <w:r w:rsidR="001F64B3">
        <w:rPr>
          <w:lang w:val="en-GB"/>
        </w:rPr>
        <w:t xml:space="preserve"> – YCSB has five predefined workload</w:t>
      </w:r>
      <w:r w:rsidR="00D77E69">
        <w:rPr>
          <w:lang w:val="en-GB"/>
        </w:rPr>
        <w:t>s (A to E) which are</w:t>
      </w:r>
      <w:r w:rsidR="0034088F">
        <w:rPr>
          <w:lang w:val="en-GB"/>
        </w:rPr>
        <w:t>:</w:t>
      </w:r>
    </w:p>
    <w:p w14:paraId="4BA69474" w14:textId="7E5F4E5C" w:rsidR="0034088F" w:rsidRDefault="0034088F" w:rsidP="00481437">
      <w:pPr>
        <w:rPr>
          <w:lang w:val="en-GB"/>
        </w:rPr>
      </w:pPr>
      <w:r>
        <w:rPr>
          <w:lang w:val="en-GB"/>
        </w:rPr>
        <w:t>A</w:t>
      </w:r>
      <w:r w:rsidR="00416B2C">
        <w:rPr>
          <w:lang w:val="en-GB"/>
        </w:rPr>
        <w:t>-Update heavy</w:t>
      </w:r>
    </w:p>
    <w:p w14:paraId="249EC7EC" w14:textId="0BCE79B2" w:rsidR="009F04CB" w:rsidRDefault="009F04CB" w:rsidP="00481437">
      <w:pPr>
        <w:rPr>
          <w:lang w:val="en-GB"/>
        </w:rPr>
      </w:pPr>
      <w:r>
        <w:rPr>
          <w:lang w:val="en-GB"/>
        </w:rPr>
        <w:t>B-Read heavy</w:t>
      </w:r>
    </w:p>
    <w:p w14:paraId="4A7CC9FC" w14:textId="1392E0FD" w:rsidR="009F04CB" w:rsidRDefault="009F04CB" w:rsidP="00481437">
      <w:pPr>
        <w:rPr>
          <w:lang w:val="en-GB"/>
        </w:rPr>
      </w:pPr>
      <w:r>
        <w:rPr>
          <w:lang w:val="en-GB"/>
        </w:rPr>
        <w:t>C-Read only</w:t>
      </w:r>
    </w:p>
    <w:p w14:paraId="5DF2E45B" w14:textId="521C9F48" w:rsidR="009F04CB" w:rsidRDefault="009F04CB" w:rsidP="00481437">
      <w:pPr>
        <w:rPr>
          <w:lang w:val="en-GB"/>
        </w:rPr>
      </w:pPr>
      <w:r>
        <w:rPr>
          <w:lang w:val="en-GB"/>
        </w:rPr>
        <w:t>D</w:t>
      </w:r>
      <w:r w:rsidR="009720DA">
        <w:rPr>
          <w:lang w:val="en-GB"/>
        </w:rPr>
        <w:t>-Read latest</w:t>
      </w:r>
    </w:p>
    <w:p w14:paraId="2FCB96D4" w14:textId="40E25EE1" w:rsidR="009720DA" w:rsidRDefault="009720DA" w:rsidP="00481437">
      <w:pPr>
        <w:rPr>
          <w:lang w:val="en-GB"/>
        </w:rPr>
      </w:pPr>
      <w:r>
        <w:rPr>
          <w:lang w:val="en-GB"/>
        </w:rPr>
        <w:t>E-Short ranges</w:t>
      </w:r>
    </w:p>
    <w:p w14:paraId="563873F4" w14:textId="77777777" w:rsidR="0098335D" w:rsidRDefault="0098335D" w:rsidP="00481437">
      <w:pPr>
        <w:rPr>
          <w:lang w:val="en-GB"/>
        </w:rPr>
      </w:pPr>
    </w:p>
    <w:p w14:paraId="23A16224" w14:textId="4E389615" w:rsidR="00EA04F0" w:rsidRDefault="00EA04F0" w:rsidP="00481437">
      <w:pPr>
        <w:rPr>
          <w:lang w:val="en-GB"/>
        </w:rPr>
      </w:pPr>
      <w:r>
        <w:rPr>
          <w:lang w:val="en-GB"/>
        </w:rPr>
        <w:t xml:space="preserve">YCSB </w:t>
      </w:r>
      <w:r w:rsidR="00E52310">
        <w:rPr>
          <w:lang w:val="en-GB"/>
        </w:rPr>
        <w:t>Statistics Report</w:t>
      </w:r>
      <w:r w:rsidR="00703014">
        <w:rPr>
          <w:lang w:val="en-GB"/>
        </w:rPr>
        <w:t xml:space="preserve"> </w:t>
      </w:r>
      <w:r w:rsidR="00831C98">
        <w:rPr>
          <w:lang w:val="en-GB"/>
        </w:rPr>
        <w:t>(</w:t>
      </w:r>
      <w:proofErr w:type="gramStart"/>
      <w:r w:rsidR="00E8690D">
        <w:rPr>
          <w:lang w:val="en-GB"/>
        </w:rPr>
        <w:t>which  are</w:t>
      </w:r>
      <w:proofErr w:type="gramEnd"/>
      <w:r w:rsidR="00E8690D">
        <w:rPr>
          <w:lang w:val="en-GB"/>
        </w:rPr>
        <w:t xml:space="preserve"> </w:t>
      </w:r>
      <w:r w:rsidR="00831C98">
        <w:rPr>
          <w:lang w:val="en-GB"/>
        </w:rPr>
        <w:t>repeatable and can be use</w:t>
      </w:r>
      <w:r w:rsidR="00214DC8">
        <w:rPr>
          <w:lang w:val="en-GB"/>
        </w:rPr>
        <w:t xml:space="preserve">d to target against </w:t>
      </w:r>
      <w:r w:rsidR="00723A72">
        <w:rPr>
          <w:lang w:val="en-GB"/>
        </w:rPr>
        <w:t xml:space="preserve">different systems for comparisons) </w:t>
      </w:r>
      <w:r w:rsidR="00703014">
        <w:rPr>
          <w:lang w:val="en-GB"/>
        </w:rPr>
        <w:t>include</w:t>
      </w:r>
      <w:r w:rsidR="0046751A">
        <w:rPr>
          <w:lang w:val="en-GB"/>
        </w:rPr>
        <w:t xml:space="preserve"> the following:</w:t>
      </w:r>
    </w:p>
    <w:p w14:paraId="53BAA6B4" w14:textId="0854FA9F" w:rsidR="0046751A" w:rsidRDefault="0046751A" w:rsidP="00481437">
      <w:pPr>
        <w:rPr>
          <w:lang w:val="en-GB"/>
        </w:rPr>
      </w:pPr>
      <w:r>
        <w:rPr>
          <w:lang w:val="en-GB"/>
        </w:rPr>
        <w:t>-Percentile latency</w:t>
      </w:r>
      <w:r w:rsidR="00DB0EB6">
        <w:rPr>
          <w:lang w:val="en-GB"/>
        </w:rPr>
        <w:t xml:space="preserve"> </w:t>
      </w:r>
      <w:proofErr w:type="spellStart"/>
      <w:r w:rsidR="00DB0EB6">
        <w:rPr>
          <w:lang w:val="en-GB"/>
        </w:rPr>
        <w:t>e.g</w:t>
      </w:r>
      <w:proofErr w:type="spellEnd"/>
      <w:r w:rsidR="00DB0EB6">
        <w:rPr>
          <w:lang w:val="en-GB"/>
        </w:rPr>
        <w:t xml:space="preserve"> 95</w:t>
      </w:r>
      <w:r w:rsidR="00DB0EB6" w:rsidRPr="00DB0EB6">
        <w:rPr>
          <w:vertAlign w:val="superscript"/>
          <w:lang w:val="en-GB"/>
        </w:rPr>
        <w:t>th</w:t>
      </w:r>
      <w:r w:rsidR="00DB0EB6">
        <w:rPr>
          <w:lang w:val="en-GB"/>
        </w:rPr>
        <w:t xml:space="preserve"> percentile and 99th percentile</w:t>
      </w:r>
    </w:p>
    <w:p w14:paraId="3338ED9B" w14:textId="376260E0" w:rsidR="00DB0EB6" w:rsidRDefault="00DB0EB6" w:rsidP="00481437">
      <w:pPr>
        <w:rPr>
          <w:lang w:val="en-GB"/>
        </w:rPr>
      </w:pPr>
      <w:r>
        <w:rPr>
          <w:lang w:val="en-GB"/>
        </w:rPr>
        <w:t>-</w:t>
      </w:r>
      <w:r w:rsidR="00120998">
        <w:rPr>
          <w:lang w:val="en-GB"/>
        </w:rPr>
        <w:t>Histogram buckets</w:t>
      </w:r>
    </w:p>
    <w:p w14:paraId="1CF12325" w14:textId="77626FCB" w:rsidR="00120998" w:rsidRDefault="00120998" w:rsidP="00481437">
      <w:pPr>
        <w:rPr>
          <w:lang w:val="en-GB"/>
        </w:rPr>
      </w:pPr>
      <w:r>
        <w:rPr>
          <w:lang w:val="en-GB"/>
        </w:rPr>
        <w:t>-Time series</w:t>
      </w:r>
    </w:p>
    <w:p w14:paraId="24579F2B" w14:textId="4C233F86" w:rsidR="00815527" w:rsidRDefault="00EB30F6" w:rsidP="00481437">
      <w:pPr>
        <w:rPr>
          <w:lang w:val="en-GB"/>
        </w:rPr>
      </w:pPr>
      <w:r>
        <w:rPr>
          <w:lang w:val="en-GB"/>
        </w:rPr>
        <w:t>However, MongoDB</w:t>
      </w:r>
      <w:r w:rsidR="001764BF">
        <w:rPr>
          <w:lang w:val="en-GB"/>
        </w:rPr>
        <w:t xml:space="preserve"> is a relatively new breed of data</w:t>
      </w:r>
      <w:r w:rsidR="00F03833">
        <w:rPr>
          <w:lang w:val="en-GB"/>
        </w:rPr>
        <w:t xml:space="preserve"> of database that has no</w:t>
      </w:r>
      <w:r w:rsidR="00537B99">
        <w:rPr>
          <w:lang w:val="en-GB"/>
        </w:rPr>
        <w:t xml:space="preserve"> concept of tables, schemas</w:t>
      </w:r>
      <w:r w:rsidR="00AB3513">
        <w:rPr>
          <w:lang w:val="en-GB"/>
        </w:rPr>
        <w:t xml:space="preserve">, SQL, or rows and there is no </w:t>
      </w:r>
      <w:r w:rsidR="00185D05">
        <w:rPr>
          <w:lang w:val="en-GB"/>
        </w:rPr>
        <w:t>need for time-</w:t>
      </w:r>
      <w:r w:rsidR="003C6720">
        <w:rPr>
          <w:lang w:val="en-GB"/>
        </w:rPr>
        <w:t>consuming</w:t>
      </w:r>
      <w:r w:rsidR="00185D05">
        <w:rPr>
          <w:lang w:val="en-GB"/>
        </w:rPr>
        <w:t xml:space="preserve"> configuration</w:t>
      </w:r>
      <w:r w:rsidR="00253914">
        <w:rPr>
          <w:lang w:val="en-GB"/>
        </w:rPr>
        <w:t xml:space="preserve"> or set-up.</w:t>
      </w:r>
      <w:r w:rsidR="00F5251E">
        <w:rPr>
          <w:lang w:val="en-GB"/>
        </w:rPr>
        <w:t xml:space="preserve"> It is a powerful, flexible</w:t>
      </w:r>
      <w:r w:rsidR="00921707">
        <w:rPr>
          <w:lang w:val="en-GB"/>
        </w:rPr>
        <w:t>, and scalable general-purpose database</w:t>
      </w:r>
      <w:r w:rsidR="004018F4">
        <w:rPr>
          <w:lang w:val="en-GB"/>
        </w:rPr>
        <w:t xml:space="preserve"> and user-friendly.</w:t>
      </w:r>
    </w:p>
    <w:p w14:paraId="282786A7" w14:textId="285DAB34" w:rsidR="004018F4" w:rsidRDefault="004457E5" w:rsidP="00481437">
      <w:pPr>
        <w:rPr>
          <w:lang w:val="en-GB"/>
        </w:rPr>
      </w:pPr>
      <w:r>
        <w:rPr>
          <w:lang w:val="en-GB"/>
        </w:rPr>
        <w:t>MongoDB is a document-oriented database</w:t>
      </w:r>
      <w:r w:rsidR="006D33F6">
        <w:rPr>
          <w:lang w:val="en-GB"/>
        </w:rPr>
        <w:t>, not a relational one.</w:t>
      </w:r>
      <w:r w:rsidR="00A75F59">
        <w:rPr>
          <w:lang w:val="en-GB"/>
        </w:rPr>
        <w:t xml:space="preserve"> It allows complicated hier</w:t>
      </w:r>
      <w:r w:rsidR="00A92919">
        <w:rPr>
          <w:lang w:val="en-GB"/>
        </w:rPr>
        <w:t>archical relationships to be represented with just a single</w:t>
      </w:r>
      <w:r w:rsidR="0073462F">
        <w:rPr>
          <w:lang w:val="en-GB"/>
        </w:rPr>
        <w:t xml:space="preserve"> record by allowing embedded documents</w:t>
      </w:r>
      <w:r w:rsidR="00C63C90">
        <w:rPr>
          <w:lang w:val="en-GB"/>
        </w:rPr>
        <w:t xml:space="preserve"> and arrays.</w:t>
      </w:r>
    </w:p>
    <w:p w14:paraId="7B0FC34A" w14:textId="582E23D6" w:rsidR="008E3D5A" w:rsidRDefault="00763EF8" w:rsidP="00481437">
      <w:pPr>
        <w:rPr>
          <w:lang w:val="en-GB"/>
        </w:rPr>
      </w:pPr>
      <w:r>
        <w:rPr>
          <w:lang w:val="en-GB"/>
        </w:rPr>
        <w:lastRenderedPageBreak/>
        <w:t xml:space="preserve">Major characteristics of MongoDB </w:t>
      </w:r>
      <w:proofErr w:type="gramStart"/>
      <w:r>
        <w:rPr>
          <w:lang w:val="en-GB"/>
        </w:rPr>
        <w:t xml:space="preserve">include </w:t>
      </w:r>
      <w:r w:rsidR="0036030A">
        <w:rPr>
          <w:lang w:val="en-GB"/>
        </w:rPr>
        <w:t>:</w:t>
      </w:r>
      <w:proofErr w:type="gramEnd"/>
    </w:p>
    <w:p w14:paraId="10699FA8" w14:textId="1B78485C" w:rsidR="0036030A" w:rsidRDefault="0036030A" w:rsidP="00481437">
      <w:pPr>
        <w:rPr>
          <w:lang w:val="en-GB"/>
        </w:rPr>
      </w:pPr>
      <w:r>
        <w:rPr>
          <w:lang w:val="en-GB"/>
        </w:rPr>
        <w:t>-It is a general-purpose database</w:t>
      </w:r>
      <w:r w:rsidR="007156C2">
        <w:rPr>
          <w:lang w:val="en-GB"/>
        </w:rPr>
        <w:t>, which means that</w:t>
      </w:r>
      <w:r w:rsidR="00621E84">
        <w:rPr>
          <w:lang w:val="en-GB"/>
        </w:rPr>
        <w:t xml:space="preserve"> in addition to creating, reading,</w:t>
      </w:r>
      <w:r w:rsidR="002C63CB">
        <w:rPr>
          <w:lang w:val="en-GB"/>
        </w:rPr>
        <w:t xml:space="preserve"> </w:t>
      </w:r>
      <w:proofErr w:type="gramStart"/>
      <w:r w:rsidR="002C63CB">
        <w:rPr>
          <w:lang w:val="en-GB"/>
        </w:rPr>
        <w:t>updating</w:t>
      </w:r>
      <w:proofErr w:type="gramEnd"/>
      <w:r w:rsidR="002C63CB">
        <w:rPr>
          <w:lang w:val="en-GB"/>
        </w:rPr>
        <w:t xml:space="preserve"> and deleting</w:t>
      </w:r>
      <w:r w:rsidR="00307F73">
        <w:rPr>
          <w:lang w:val="en-GB"/>
        </w:rPr>
        <w:t xml:space="preserve"> data, it has most the functionality you</w:t>
      </w:r>
      <w:r w:rsidR="00243192">
        <w:rPr>
          <w:lang w:val="en-GB"/>
        </w:rPr>
        <w:t xml:space="preserve"> would from a database</w:t>
      </w:r>
      <w:r w:rsidR="005B6F20">
        <w:rPr>
          <w:lang w:val="en-GB"/>
        </w:rPr>
        <w:t xml:space="preserve"> management system, as we as a few unique</w:t>
      </w:r>
      <w:r w:rsidR="005237AF">
        <w:rPr>
          <w:lang w:val="en-GB"/>
        </w:rPr>
        <w:t xml:space="preserve"> characteristics.</w:t>
      </w:r>
    </w:p>
    <w:p w14:paraId="6CF90AE9" w14:textId="77777777" w:rsidR="004C2CB5" w:rsidRDefault="005237AF" w:rsidP="00481437">
      <w:pPr>
        <w:rPr>
          <w:lang w:val="en-GB"/>
        </w:rPr>
      </w:pPr>
      <w:r>
        <w:rPr>
          <w:lang w:val="en-GB"/>
        </w:rPr>
        <w:t>-Indexing: MongoDB supports both generic and unique</w:t>
      </w:r>
      <w:r w:rsidR="00313DA6">
        <w:rPr>
          <w:lang w:val="en-GB"/>
        </w:rPr>
        <w:t xml:space="preserve"> secondary indexes, as well as</w:t>
      </w:r>
      <w:r w:rsidR="00892F5D">
        <w:rPr>
          <w:lang w:val="en-GB"/>
        </w:rPr>
        <w:t xml:space="preserve"> compound</w:t>
      </w:r>
      <w:r w:rsidR="004C2CB5">
        <w:rPr>
          <w:lang w:val="en-GB"/>
        </w:rPr>
        <w:t>, geographic, and full-text indexing</w:t>
      </w:r>
    </w:p>
    <w:p w14:paraId="6FA1D570" w14:textId="77777777" w:rsidR="00CF78B5" w:rsidRDefault="004C2CB5" w:rsidP="00481437">
      <w:pPr>
        <w:rPr>
          <w:lang w:val="en-GB"/>
        </w:rPr>
      </w:pPr>
      <w:r>
        <w:rPr>
          <w:lang w:val="en-GB"/>
        </w:rPr>
        <w:t>-Aggregation</w:t>
      </w:r>
      <w:r w:rsidR="001856D0">
        <w:rPr>
          <w:lang w:val="en-GB"/>
        </w:rPr>
        <w:t>: MongoDB has an aggrega</w:t>
      </w:r>
      <w:r w:rsidR="001C2EB9">
        <w:rPr>
          <w:lang w:val="en-GB"/>
        </w:rPr>
        <w:t>tion system that is built on data processing pipelines</w:t>
      </w:r>
      <w:r w:rsidR="00CF78B5">
        <w:rPr>
          <w:lang w:val="en-GB"/>
        </w:rPr>
        <w:t>.</w:t>
      </w:r>
    </w:p>
    <w:p w14:paraId="143ED9D2" w14:textId="77777777" w:rsidR="002576D7" w:rsidRDefault="00CF78B5" w:rsidP="00481437">
      <w:pPr>
        <w:rPr>
          <w:lang w:val="en-GB"/>
        </w:rPr>
      </w:pPr>
      <w:r>
        <w:rPr>
          <w:lang w:val="en-GB"/>
        </w:rPr>
        <w:t>-Special Collection and Index Types</w:t>
      </w:r>
      <w:r w:rsidR="00DD2A93">
        <w:rPr>
          <w:lang w:val="en-GB"/>
        </w:rPr>
        <w:t>-It has time-to-live (TTL)</w:t>
      </w:r>
      <w:r w:rsidR="00B84222">
        <w:rPr>
          <w:lang w:val="en-GB"/>
        </w:rPr>
        <w:t xml:space="preserve"> collections for data that should expire after a given amount of time</w:t>
      </w:r>
      <w:r w:rsidR="008240CA">
        <w:rPr>
          <w:lang w:val="en-GB"/>
        </w:rPr>
        <w:t>, such as sessions, and fixed-size</w:t>
      </w:r>
      <w:r w:rsidR="001F2668">
        <w:rPr>
          <w:lang w:val="en-GB"/>
        </w:rPr>
        <w:t xml:space="preserve"> (capped) </w:t>
      </w:r>
      <w:r w:rsidR="00FF6006">
        <w:rPr>
          <w:lang w:val="en-GB"/>
        </w:rPr>
        <w:t>collections for data that should be kept for a long time</w:t>
      </w:r>
      <w:r w:rsidR="002576D7">
        <w:rPr>
          <w:lang w:val="en-GB"/>
        </w:rPr>
        <w:t>, such as logs.</w:t>
      </w:r>
    </w:p>
    <w:p w14:paraId="23D255F9" w14:textId="77777777" w:rsidR="00C02144" w:rsidRDefault="002576D7" w:rsidP="00481437">
      <w:pPr>
        <w:rPr>
          <w:lang w:val="en-GB"/>
        </w:rPr>
      </w:pPr>
      <w:r>
        <w:rPr>
          <w:lang w:val="en-GB"/>
        </w:rPr>
        <w:t>-File Storage-</w:t>
      </w:r>
      <w:r w:rsidR="00892C7F">
        <w:rPr>
          <w:lang w:val="en-GB"/>
        </w:rPr>
        <w:t xml:space="preserve">It supports an easy-to-use protocol for storing </w:t>
      </w:r>
      <w:r w:rsidR="007F1514">
        <w:rPr>
          <w:lang w:val="en-GB"/>
        </w:rPr>
        <w:t>large files and file metadata.</w:t>
      </w:r>
    </w:p>
    <w:p w14:paraId="6333352E" w14:textId="77777777" w:rsidR="00C97F33" w:rsidRDefault="00FD1BBF" w:rsidP="00481437">
      <w:pPr>
        <w:rPr>
          <w:lang w:val="en-GB"/>
        </w:rPr>
      </w:pPr>
      <w:r>
        <w:rPr>
          <w:lang w:val="en-GB"/>
        </w:rPr>
        <w:t>MongoDB Vs Relational DBMS can be</w:t>
      </w:r>
      <w:r w:rsidR="00C97F33">
        <w:rPr>
          <w:lang w:val="en-GB"/>
        </w:rPr>
        <w:t xml:space="preserve"> compared as the following:</w:t>
      </w:r>
    </w:p>
    <w:p w14:paraId="7DA2E59D" w14:textId="299AE272" w:rsidR="005237AF" w:rsidRDefault="00C97F33" w:rsidP="00DB582D">
      <w:pPr>
        <w:pStyle w:val="ListParagraph"/>
        <w:numPr>
          <w:ilvl w:val="0"/>
          <w:numId w:val="14"/>
        </w:numPr>
        <w:rPr>
          <w:lang w:val="en-GB"/>
        </w:rPr>
      </w:pPr>
      <w:r w:rsidRPr="00DB582D">
        <w:rPr>
          <w:lang w:val="en-GB"/>
        </w:rPr>
        <w:t>Collections</w:t>
      </w:r>
      <w:r w:rsidR="00DB582D" w:rsidRPr="00DB582D">
        <w:rPr>
          <w:lang w:val="en-GB"/>
        </w:rPr>
        <w:t xml:space="preserve"> vs Table</w:t>
      </w:r>
      <w:r w:rsidR="00313DA6" w:rsidRPr="00DB582D">
        <w:rPr>
          <w:lang w:val="en-GB"/>
        </w:rPr>
        <w:t xml:space="preserve"> </w:t>
      </w:r>
    </w:p>
    <w:p w14:paraId="21DDE9A1" w14:textId="45AEA919" w:rsidR="00DB582D" w:rsidRDefault="00DB582D" w:rsidP="00DB582D">
      <w:pPr>
        <w:pStyle w:val="ListParagraph"/>
        <w:numPr>
          <w:ilvl w:val="0"/>
          <w:numId w:val="14"/>
        </w:numPr>
        <w:rPr>
          <w:lang w:val="en-GB"/>
        </w:rPr>
      </w:pPr>
      <w:r>
        <w:rPr>
          <w:lang w:val="en-GB"/>
        </w:rPr>
        <w:t>Document</w:t>
      </w:r>
      <w:r w:rsidR="00993E32">
        <w:rPr>
          <w:lang w:val="en-GB"/>
        </w:rPr>
        <w:t xml:space="preserve"> vs Row</w:t>
      </w:r>
    </w:p>
    <w:p w14:paraId="25E021B8" w14:textId="0BADD75D" w:rsidR="00993E32" w:rsidRDefault="00993E32" w:rsidP="00DB582D">
      <w:pPr>
        <w:pStyle w:val="ListParagraph"/>
        <w:numPr>
          <w:ilvl w:val="0"/>
          <w:numId w:val="14"/>
        </w:numPr>
        <w:rPr>
          <w:lang w:val="en-GB"/>
        </w:rPr>
      </w:pPr>
      <w:r>
        <w:rPr>
          <w:lang w:val="en-GB"/>
        </w:rPr>
        <w:t>Field vs Column</w:t>
      </w:r>
    </w:p>
    <w:p w14:paraId="53688AEF" w14:textId="211C262C" w:rsidR="00993E32" w:rsidRDefault="00993E32" w:rsidP="00DB582D">
      <w:pPr>
        <w:pStyle w:val="ListParagraph"/>
        <w:numPr>
          <w:ilvl w:val="0"/>
          <w:numId w:val="14"/>
        </w:numPr>
        <w:rPr>
          <w:lang w:val="en-GB"/>
        </w:rPr>
      </w:pPr>
      <w:r>
        <w:rPr>
          <w:lang w:val="en-GB"/>
        </w:rPr>
        <w:t>Schema-less vs Schema</w:t>
      </w:r>
      <w:r w:rsidR="00585172">
        <w:rPr>
          <w:lang w:val="en-GB"/>
        </w:rPr>
        <w:t>-oriented</w:t>
      </w:r>
    </w:p>
    <w:p w14:paraId="74BFF81B" w14:textId="7EA98F5A" w:rsidR="00585172" w:rsidRDefault="00250F3C" w:rsidP="00DB582D">
      <w:pPr>
        <w:pStyle w:val="ListParagraph"/>
        <w:numPr>
          <w:ilvl w:val="0"/>
          <w:numId w:val="14"/>
        </w:numPr>
        <w:rPr>
          <w:lang w:val="en-GB"/>
        </w:rPr>
      </w:pPr>
      <w:r>
        <w:rPr>
          <w:lang w:val="en-GB"/>
        </w:rPr>
        <w:t>Example: Mongo</w:t>
      </w:r>
      <w:r w:rsidR="00585172">
        <w:rPr>
          <w:lang w:val="en-GB"/>
        </w:rPr>
        <w:t xml:space="preserve"> Document</w:t>
      </w:r>
    </w:p>
    <w:p w14:paraId="66C5AA70" w14:textId="1388AC23" w:rsidR="00B84463" w:rsidRDefault="00B84463" w:rsidP="00B84463">
      <w:pPr>
        <w:rPr>
          <w:lang w:val="en-GB"/>
        </w:rPr>
      </w:pPr>
      <w:r>
        <w:rPr>
          <w:lang w:val="en-GB"/>
        </w:rPr>
        <w:t>Key Components</w:t>
      </w:r>
      <w:r w:rsidR="009D5CE3">
        <w:rPr>
          <w:lang w:val="en-GB"/>
        </w:rPr>
        <w:t xml:space="preserve"> of MongoDB Data storage </w:t>
      </w:r>
      <w:proofErr w:type="gramStart"/>
      <w:r w:rsidR="009D5CE3">
        <w:rPr>
          <w:lang w:val="en-GB"/>
        </w:rPr>
        <w:t>are</w:t>
      </w:r>
      <w:proofErr w:type="gramEnd"/>
      <w:r w:rsidR="005F4B36">
        <w:rPr>
          <w:lang w:val="en-GB"/>
        </w:rPr>
        <w:t>:</w:t>
      </w:r>
    </w:p>
    <w:p w14:paraId="2FF1AD31" w14:textId="77777777" w:rsidR="00BA1957" w:rsidRDefault="005F4B36" w:rsidP="00B84463">
      <w:pPr>
        <w:rPr>
          <w:lang w:val="en-GB"/>
        </w:rPr>
      </w:pPr>
      <w:r>
        <w:rPr>
          <w:lang w:val="en-GB"/>
        </w:rPr>
        <w:t>-_id: This is a field</w:t>
      </w:r>
      <w:r w:rsidR="0047470D">
        <w:rPr>
          <w:lang w:val="en-GB"/>
        </w:rPr>
        <w:t xml:space="preserve"> </w:t>
      </w:r>
      <w:r w:rsidR="00B305D3">
        <w:rPr>
          <w:lang w:val="en-GB"/>
        </w:rPr>
        <w:t xml:space="preserve">required </w:t>
      </w:r>
      <w:r w:rsidR="0047470D">
        <w:rPr>
          <w:lang w:val="en-GB"/>
        </w:rPr>
        <w:t>in every</w:t>
      </w:r>
      <w:r w:rsidR="00863349">
        <w:rPr>
          <w:lang w:val="en-GB"/>
        </w:rPr>
        <w:t xml:space="preserve"> MongoDB document</w:t>
      </w:r>
      <w:r w:rsidR="00B305D3">
        <w:rPr>
          <w:lang w:val="en-GB"/>
        </w:rPr>
        <w:t xml:space="preserve"> which</w:t>
      </w:r>
      <w:r w:rsidR="00902D0D">
        <w:rPr>
          <w:lang w:val="en-GB"/>
        </w:rPr>
        <w:t xml:space="preserve"> represents a unique value</w:t>
      </w:r>
      <w:r w:rsidR="00B305D3">
        <w:rPr>
          <w:lang w:val="en-GB"/>
        </w:rPr>
        <w:t xml:space="preserve"> in</w:t>
      </w:r>
      <w:r w:rsidR="00BA1957">
        <w:rPr>
          <w:lang w:val="en-GB"/>
        </w:rPr>
        <w:t xml:space="preserve"> it.</w:t>
      </w:r>
    </w:p>
    <w:p w14:paraId="14CB99A6" w14:textId="77777777" w:rsidR="00A35544" w:rsidRDefault="00BA1957" w:rsidP="00B84463">
      <w:pPr>
        <w:rPr>
          <w:lang w:val="en-GB"/>
        </w:rPr>
      </w:pPr>
      <w:r>
        <w:rPr>
          <w:lang w:val="en-GB"/>
        </w:rPr>
        <w:t>-Collection: A collection exists</w:t>
      </w:r>
      <w:r w:rsidR="00EC7905">
        <w:rPr>
          <w:lang w:val="en-GB"/>
        </w:rPr>
        <w:t xml:space="preserve"> within a single database.</w:t>
      </w:r>
    </w:p>
    <w:p w14:paraId="2B90E252" w14:textId="7CD22ED2" w:rsidR="005F4B36" w:rsidRDefault="00A35544" w:rsidP="00B84463">
      <w:pPr>
        <w:rPr>
          <w:lang w:val="en-GB"/>
        </w:rPr>
      </w:pPr>
      <w:r>
        <w:rPr>
          <w:lang w:val="en-GB"/>
        </w:rPr>
        <w:t>-Database: This is a container</w:t>
      </w:r>
      <w:r w:rsidR="00B23C53">
        <w:rPr>
          <w:lang w:val="en-GB"/>
        </w:rPr>
        <w:t xml:space="preserve"> for collections like in R</w:t>
      </w:r>
      <w:r w:rsidR="00D13594">
        <w:rPr>
          <w:lang w:val="en-GB"/>
        </w:rPr>
        <w:t>D</w:t>
      </w:r>
      <w:r w:rsidR="00B23C53">
        <w:rPr>
          <w:lang w:val="en-GB"/>
        </w:rPr>
        <w:t>MS</w:t>
      </w:r>
      <w:r w:rsidR="00B305D3">
        <w:rPr>
          <w:lang w:val="en-GB"/>
        </w:rPr>
        <w:t xml:space="preserve"> </w:t>
      </w:r>
      <w:r w:rsidR="00853138">
        <w:rPr>
          <w:lang w:val="en-GB"/>
        </w:rPr>
        <w:t>wherein it is a container for tables.</w:t>
      </w:r>
      <w:r w:rsidR="001A1549">
        <w:rPr>
          <w:lang w:val="en-GB"/>
        </w:rPr>
        <w:t xml:space="preserve"> Each database gets its own</w:t>
      </w:r>
      <w:r w:rsidR="00711FA2">
        <w:rPr>
          <w:lang w:val="en-GB"/>
        </w:rPr>
        <w:t xml:space="preserve"> set of files on the file system. A MongoDB</w:t>
      </w:r>
      <w:r w:rsidR="005240C7">
        <w:rPr>
          <w:lang w:val="en-GB"/>
        </w:rPr>
        <w:t xml:space="preserve"> server can store multiple databases.</w:t>
      </w:r>
    </w:p>
    <w:p w14:paraId="120535AE" w14:textId="63AA0475" w:rsidR="005240C7" w:rsidRDefault="002A5FD1" w:rsidP="00B84463">
      <w:pPr>
        <w:rPr>
          <w:lang w:val="en-GB"/>
        </w:rPr>
      </w:pPr>
      <w:r>
        <w:rPr>
          <w:lang w:val="en-GB"/>
        </w:rPr>
        <w:t>-Document: A record in a MongoDB</w:t>
      </w:r>
      <w:r w:rsidR="00F73853">
        <w:rPr>
          <w:lang w:val="en-GB"/>
        </w:rPr>
        <w:t xml:space="preserve"> collection is basically called a documen</w:t>
      </w:r>
      <w:r w:rsidR="00F751E8">
        <w:rPr>
          <w:lang w:val="en-GB"/>
        </w:rPr>
        <w:t>t which consists of field name and values.</w:t>
      </w:r>
    </w:p>
    <w:p w14:paraId="3D95EC4C" w14:textId="369590AB" w:rsidR="00F751E8" w:rsidRDefault="00F751E8" w:rsidP="00B84463">
      <w:pPr>
        <w:rPr>
          <w:lang w:val="en-GB"/>
        </w:rPr>
      </w:pPr>
      <w:r>
        <w:rPr>
          <w:lang w:val="en-GB"/>
        </w:rPr>
        <w:t>-</w:t>
      </w:r>
      <w:r w:rsidR="008033A0">
        <w:rPr>
          <w:lang w:val="en-GB"/>
        </w:rPr>
        <w:t>Field: A name-value pair in a document</w:t>
      </w:r>
      <w:r w:rsidR="00E03322">
        <w:rPr>
          <w:lang w:val="en-GB"/>
        </w:rPr>
        <w:t>. A document has zero or more fields</w:t>
      </w:r>
      <w:r w:rsidR="003A772F">
        <w:rPr>
          <w:lang w:val="en-GB"/>
        </w:rPr>
        <w:t xml:space="preserve"> which are analogous</w:t>
      </w:r>
      <w:r w:rsidR="00957194">
        <w:rPr>
          <w:lang w:val="en-GB"/>
        </w:rPr>
        <w:t xml:space="preserve"> to columns in relational databases.</w:t>
      </w:r>
    </w:p>
    <w:p w14:paraId="235AF13E" w14:textId="77777777" w:rsidR="00C3568A" w:rsidRDefault="00C3568A" w:rsidP="00B84463">
      <w:pPr>
        <w:rPr>
          <w:lang w:val="en-GB"/>
        </w:rPr>
      </w:pPr>
    </w:p>
    <w:p w14:paraId="17ADD0F2" w14:textId="1A10FBED" w:rsidR="00F95A12" w:rsidRPr="002D595B" w:rsidRDefault="00F95A12" w:rsidP="00F95A12">
      <w:pPr>
        <w:pStyle w:val="Heading2"/>
        <w:rPr>
          <w:lang w:val="en-GB"/>
        </w:rPr>
      </w:pPr>
      <w:r w:rsidRPr="002D595B">
        <w:rPr>
          <w:lang w:val="en-GB"/>
        </w:rPr>
        <w:t>3.</w:t>
      </w:r>
      <w:r w:rsidR="00282E57">
        <w:rPr>
          <w:lang w:val="en-GB"/>
        </w:rPr>
        <w:t>4</w:t>
      </w:r>
      <w:r w:rsidRPr="00D9437E">
        <w:rPr>
          <w:b w:val="0"/>
          <w:bCs/>
          <w:lang w:val="en-GB"/>
        </w:rPr>
        <w:t xml:space="preserve"> </w:t>
      </w:r>
      <w:r>
        <w:rPr>
          <w:b w:val="0"/>
          <w:bCs/>
          <w:lang w:val="en-GB"/>
        </w:rPr>
        <w:t xml:space="preserve">– </w:t>
      </w:r>
      <w:r w:rsidR="003213C7">
        <w:rPr>
          <w:b w:val="0"/>
          <w:bCs/>
          <w:lang w:val="en-GB"/>
        </w:rPr>
        <w:t xml:space="preserve">Analysis of </w:t>
      </w:r>
      <w:r w:rsidR="00B91FB6">
        <w:rPr>
          <w:b w:val="0"/>
          <w:bCs/>
          <w:lang w:val="en-GB"/>
        </w:rPr>
        <w:t>any change of sentiment that occ</w:t>
      </w:r>
      <w:r w:rsidR="00282E57">
        <w:rPr>
          <w:b w:val="0"/>
          <w:bCs/>
          <w:lang w:val="en-GB"/>
        </w:rPr>
        <w:t xml:space="preserve">urs over </w:t>
      </w:r>
      <w:proofErr w:type="gramStart"/>
      <w:r w:rsidR="00282E57">
        <w:rPr>
          <w:b w:val="0"/>
          <w:bCs/>
          <w:lang w:val="en-GB"/>
        </w:rPr>
        <w:t>time period</w:t>
      </w:r>
      <w:proofErr w:type="gramEnd"/>
      <w:r w:rsidR="00282E57">
        <w:rPr>
          <w:b w:val="0"/>
          <w:bCs/>
          <w:lang w:val="en-GB"/>
        </w:rPr>
        <w:t xml:space="preserve"> selected</w:t>
      </w:r>
    </w:p>
    <w:p w14:paraId="5274CA46" w14:textId="4A96E2EE" w:rsidR="00853138" w:rsidRPr="00B84463" w:rsidRDefault="00853138" w:rsidP="00B84463">
      <w:pPr>
        <w:rPr>
          <w:lang w:val="en-GB"/>
        </w:rPr>
      </w:pPr>
    </w:p>
    <w:p w14:paraId="250DEFB5" w14:textId="1807E2B3" w:rsidR="00B006DE" w:rsidRPr="00481437" w:rsidRDefault="001C61C4" w:rsidP="00481437">
      <w:pPr>
        <w:rPr>
          <w:lang w:val="en-GB"/>
        </w:rPr>
      </w:pPr>
      <w:bookmarkStart w:id="11" w:name="_Hlk151021926"/>
      <w:r>
        <w:rPr>
          <w:lang w:val="en-GB"/>
        </w:rPr>
        <w:t>This is demon</w:t>
      </w:r>
      <w:r w:rsidR="00FD2149">
        <w:rPr>
          <w:lang w:val="en-GB"/>
        </w:rPr>
        <w:t xml:space="preserve">strated on </w:t>
      </w:r>
      <w:proofErr w:type="spellStart"/>
      <w:r w:rsidR="003D791E">
        <w:rPr>
          <w:lang w:val="en-GB"/>
        </w:rPr>
        <w:t>jupyter</w:t>
      </w:r>
      <w:proofErr w:type="spellEnd"/>
      <w:r w:rsidR="003D791E">
        <w:rPr>
          <w:lang w:val="en-GB"/>
        </w:rPr>
        <w:t xml:space="preserve"> </w:t>
      </w:r>
      <w:r w:rsidR="00FD2149">
        <w:rPr>
          <w:lang w:val="en-GB"/>
        </w:rPr>
        <w:t>notebook attached to this report</w:t>
      </w:r>
      <w:r w:rsidR="0030200D">
        <w:rPr>
          <w:lang w:val="en-GB"/>
        </w:rPr>
        <w:t>.</w:t>
      </w:r>
    </w:p>
    <w:bookmarkEnd w:id="11"/>
    <w:p w14:paraId="5434428B" w14:textId="77777777" w:rsidR="00EE5FE3" w:rsidRPr="002E1A6A" w:rsidRDefault="00EE5FE3" w:rsidP="00845503">
      <w:pPr>
        <w:pStyle w:val="Heading2"/>
        <w:rPr>
          <w:lang w:val="en-GB"/>
        </w:rPr>
      </w:pPr>
    </w:p>
    <w:p w14:paraId="65AF5FA1" w14:textId="77777777" w:rsidR="00EE5FE3" w:rsidRPr="002E1A6A" w:rsidRDefault="00EE5FE3" w:rsidP="00845503">
      <w:pPr>
        <w:pStyle w:val="Heading2"/>
        <w:rPr>
          <w:lang w:val="en-GB"/>
        </w:rPr>
      </w:pPr>
    </w:p>
    <w:p w14:paraId="4C51ACA3" w14:textId="67315503" w:rsidR="00282E57" w:rsidRPr="002D595B" w:rsidRDefault="00282E57" w:rsidP="00282E57">
      <w:pPr>
        <w:pStyle w:val="Heading2"/>
        <w:rPr>
          <w:lang w:val="en-GB"/>
        </w:rPr>
      </w:pPr>
      <w:r w:rsidRPr="002D595B">
        <w:rPr>
          <w:lang w:val="en-GB"/>
        </w:rPr>
        <w:t>3.</w:t>
      </w:r>
      <w:r w:rsidR="000727CC">
        <w:rPr>
          <w:lang w:val="en-GB"/>
        </w:rPr>
        <w:t>5</w:t>
      </w:r>
      <w:r w:rsidRPr="00D9437E">
        <w:rPr>
          <w:b w:val="0"/>
          <w:bCs/>
          <w:lang w:val="en-GB"/>
        </w:rPr>
        <w:t xml:space="preserve"> </w:t>
      </w:r>
      <w:r>
        <w:rPr>
          <w:b w:val="0"/>
          <w:bCs/>
          <w:lang w:val="en-GB"/>
        </w:rPr>
        <w:t xml:space="preserve">– </w:t>
      </w:r>
      <w:r w:rsidR="000727CC">
        <w:rPr>
          <w:b w:val="0"/>
          <w:bCs/>
          <w:lang w:val="en-GB"/>
        </w:rPr>
        <w:t>F</w:t>
      </w:r>
      <w:r w:rsidR="001003E9">
        <w:rPr>
          <w:b w:val="0"/>
          <w:bCs/>
          <w:lang w:val="en-GB"/>
        </w:rPr>
        <w:t>orecasting Time Series</w:t>
      </w:r>
      <w:r w:rsidR="005C12AC">
        <w:rPr>
          <w:b w:val="0"/>
          <w:bCs/>
          <w:lang w:val="en-GB"/>
        </w:rPr>
        <w:t xml:space="preserve"> </w:t>
      </w:r>
      <w:proofErr w:type="gramStart"/>
      <w:r w:rsidR="005C12AC">
        <w:rPr>
          <w:b w:val="0"/>
          <w:bCs/>
          <w:lang w:val="en-GB"/>
        </w:rPr>
        <w:t>And</w:t>
      </w:r>
      <w:proofErr w:type="gramEnd"/>
      <w:r w:rsidR="005C12AC">
        <w:rPr>
          <w:b w:val="0"/>
          <w:bCs/>
          <w:lang w:val="en-GB"/>
        </w:rPr>
        <w:t xml:space="preserve"> </w:t>
      </w:r>
      <w:r w:rsidR="00F70569">
        <w:rPr>
          <w:b w:val="0"/>
          <w:bCs/>
          <w:lang w:val="en-GB"/>
        </w:rPr>
        <w:t>Results Presentation</w:t>
      </w:r>
    </w:p>
    <w:p w14:paraId="65CFF090" w14:textId="77777777" w:rsidR="00FA3E68" w:rsidRPr="002E1A6A" w:rsidRDefault="00FA3E68" w:rsidP="00FA3E68">
      <w:pPr>
        <w:rPr>
          <w:lang w:val="en-GB"/>
        </w:rPr>
      </w:pPr>
    </w:p>
    <w:p w14:paraId="4CADE3D6" w14:textId="2683CE5A" w:rsidR="0030200D" w:rsidRPr="00481437" w:rsidRDefault="0030200D" w:rsidP="0030200D">
      <w:pPr>
        <w:rPr>
          <w:lang w:val="en-GB"/>
        </w:rPr>
      </w:pPr>
      <w:r>
        <w:rPr>
          <w:lang w:val="en-GB"/>
        </w:rPr>
        <w:t xml:space="preserve">This is demonstrated on </w:t>
      </w:r>
      <w:proofErr w:type="spellStart"/>
      <w:r w:rsidR="003D791E">
        <w:rPr>
          <w:lang w:val="en-GB"/>
        </w:rPr>
        <w:t>j</w:t>
      </w:r>
      <w:r>
        <w:rPr>
          <w:lang w:val="en-GB"/>
        </w:rPr>
        <w:t>upyter</w:t>
      </w:r>
      <w:proofErr w:type="spellEnd"/>
      <w:r>
        <w:rPr>
          <w:lang w:val="en-GB"/>
        </w:rPr>
        <w:t xml:space="preserve"> notebook attached to this report.</w:t>
      </w:r>
    </w:p>
    <w:p w14:paraId="1AD16803" w14:textId="77777777" w:rsidR="00FA3E68" w:rsidRPr="002E1A6A" w:rsidRDefault="00FA3E68" w:rsidP="00FA3E68">
      <w:pPr>
        <w:rPr>
          <w:lang w:val="en-GB"/>
        </w:rPr>
      </w:pPr>
    </w:p>
    <w:p w14:paraId="2236088F" w14:textId="0E6767CE" w:rsidR="00FA3E68" w:rsidRPr="002E1A6A" w:rsidRDefault="00FA3E68" w:rsidP="00FA3E68">
      <w:pPr>
        <w:rPr>
          <w:lang w:val="en-GB"/>
        </w:rPr>
      </w:pPr>
    </w:p>
    <w:p w14:paraId="4097E271" w14:textId="77777777" w:rsidR="00FA3E68" w:rsidRPr="002E1A6A" w:rsidRDefault="00FA3E68" w:rsidP="00FA3E68">
      <w:pPr>
        <w:rPr>
          <w:lang w:val="en-GB"/>
        </w:rPr>
      </w:pPr>
    </w:p>
    <w:p w14:paraId="56C86223" w14:textId="77777777" w:rsidR="00FA3E68" w:rsidRPr="002E1A6A" w:rsidRDefault="00FA3E68" w:rsidP="00FA3E68">
      <w:pPr>
        <w:rPr>
          <w:lang w:val="en-GB"/>
        </w:rPr>
      </w:pPr>
    </w:p>
    <w:p w14:paraId="55ABBBDE" w14:textId="5DD9EFB3" w:rsidR="00B41299" w:rsidRDefault="00B8497B" w:rsidP="00845503">
      <w:pPr>
        <w:pStyle w:val="Heading2"/>
      </w:pPr>
      <w:bookmarkStart w:id="12" w:name="_Toc149576982"/>
      <w:bookmarkStart w:id="13" w:name="_Hlk148708885"/>
      <w:r>
        <w:lastRenderedPageBreak/>
        <w:t xml:space="preserve">Section </w:t>
      </w:r>
      <w:r w:rsidR="004A33C0">
        <w:t>4</w:t>
      </w:r>
      <w:r w:rsidR="00DD6BB2">
        <w:t xml:space="preserve"> </w:t>
      </w:r>
      <w:r w:rsidR="00861104">
        <w:t>–</w:t>
      </w:r>
      <w:bookmarkEnd w:id="8"/>
      <w:r w:rsidR="00D30197">
        <w:t>Research Methodolog</w:t>
      </w:r>
      <w:bookmarkEnd w:id="9"/>
      <w:bookmarkEnd w:id="12"/>
      <w:r w:rsidR="00722956">
        <w:t>y</w:t>
      </w:r>
      <w:r w:rsidR="004B6442">
        <w:t xml:space="preserve"> </w:t>
      </w:r>
      <w:proofErr w:type="gramStart"/>
      <w:r w:rsidR="004B6442">
        <w:t>And</w:t>
      </w:r>
      <w:proofErr w:type="gramEnd"/>
      <w:r w:rsidR="004B6442">
        <w:t xml:space="preserve"> Conclusion</w:t>
      </w:r>
      <w:r w:rsidR="009122F6">
        <w:t>s</w:t>
      </w:r>
    </w:p>
    <w:bookmarkEnd w:id="13"/>
    <w:p w14:paraId="12E7F228" w14:textId="77777777" w:rsidR="00737F15" w:rsidRDefault="00737F15" w:rsidP="00BA1FD9"/>
    <w:p w14:paraId="6C17E0E7" w14:textId="74D7DB7B" w:rsidR="00A467F8" w:rsidRDefault="00F03FE6" w:rsidP="00BA1FD9">
      <w:r>
        <w:t>The methodology adopted</w:t>
      </w:r>
      <w:r w:rsidR="002D3F5E">
        <w:t xml:space="preserve"> for the analysis of th</w:t>
      </w:r>
      <w:r w:rsidR="00720BAA">
        <w:t>e</w:t>
      </w:r>
      <w:r w:rsidR="001F182F">
        <w:t>s</w:t>
      </w:r>
      <w:r w:rsidR="00720BAA">
        <w:t>e</w:t>
      </w:r>
      <w:r w:rsidR="001F182F">
        <w:t xml:space="preserve"> datasets </w:t>
      </w:r>
      <w:r w:rsidR="00B23B6A">
        <w:t xml:space="preserve">(tweets) </w:t>
      </w:r>
      <w:r w:rsidR="001F182F">
        <w:t>provided</w:t>
      </w:r>
      <w:r w:rsidR="00B23B6A">
        <w:t xml:space="preserve"> here include</w:t>
      </w:r>
      <w:r w:rsidR="00B23954">
        <w:t xml:space="preserve"> the following:</w:t>
      </w:r>
    </w:p>
    <w:p w14:paraId="1E098B5F" w14:textId="36B2943D" w:rsidR="00B23954" w:rsidRDefault="00B23954" w:rsidP="00BA1FD9">
      <w:r>
        <w:t xml:space="preserve">-The </w:t>
      </w:r>
      <w:r w:rsidR="003821AB">
        <w:t>P</w:t>
      </w:r>
      <w:r>
        <w:t>roject</w:t>
      </w:r>
      <w:r w:rsidR="003821AB">
        <w:t>Tweet.csv file was read</w:t>
      </w:r>
      <w:r w:rsidR="00985C71">
        <w:t xml:space="preserve"> after importing the necessary libraries.</w:t>
      </w:r>
    </w:p>
    <w:p w14:paraId="68838AD6" w14:textId="7A2082FB" w:rsidR="00985C71" w:rsidRDefault="00985C71" w:rsidP="00BA1FD9">
      <w:r>
        <w:t>-</w:t>
      </w:r>
      <w:r w:rsidR="004063B9">
        <w:t>Check query values</w:t>
      </w:r>
      <w:r w:rsidR="005151B0">
        <w:t xml:space="preserve"> to see </w:t>
      </w:r>
      <w:proofErr w:type="gramStart"/>
      <w:r w:rsidR="005151B0">
        <w:t>duplications  and</w:t>
      </w:r>
      <w:proofErr w:type="gramEnd"/>
      <w:r w:rsidR="005151B0">
        <w:t xml:space="preserve"> </w:t>
      </w:r>
      <w:r w:rsidR="00B57949">
        <w:t>dropping them</w:t>
      </w:r>
    </w:p>
    <w:p w14:paraId="6258169C" w14:textId="2A7B382A" w:rsidR="00B57949" w:rsidRDefault="00B57949" w:rsidP="00BA1FD9">
      <w:r>
        <w:t xml:space="preserve">-The dates were </w:t>
      </w:r>
      <w:r w:rsidR="00DE42C7">
        <w:t>formatted in an acceptable manner</w:t>
      </w:r>
    </w:p>
    <w:p w14:paraId="7A3141EB" w14:textId="26FE9227" w:rsidR="00564D44" w:rsidRDefault="00564D44" w:rsidP="00BA1FD9">
      <w:r>
        <w:t>-</w:t>
      </w:r>
      <w:proofErr w:type="spellStart"/>
      <w:r>
        <w:t>Hastags</w:t>
      </w:r>
      <w:proofErr w:type="spellEnd"/>
      <w:r>
        <w:t xml:space="preserve"> were checked</w:t>
      </w:r>
      <w:r w:rsidR="006C5E69">
        <w:t xml:space="preserve"> to flatten the list</w:t>
      </w:r>
    </w:p>
    <w:p w14:paraId="302021C0" w14:textId="5C4F6B28" w:rsidR="006C5E69" w:rsidRDefault="006C5E69" w:rsidP="00BA1FD9">
      <w:r>
        <w:t>-NLTK was imported</w:t>
      </w:r>
      <w:r w:rsidR="009C2518">
        <w:t xml:space="preserve"> and stop words</w:t>
      </w:r>
    </w:p>
    <w:p w14:paraId="2FEA3757" w14:textId="26917F38" w:rsidR="009C2518" w:rsidRDefault="009C2518" w:rsidP="00BA1FD9">
      <w:r>
        <w:t>-The texts were cleaned</w:t>
      </w:r>
    </w:p>
    <w:p w14:paraId="00ADCF90" w14:textId="0C2477C7" w:rsidR="00A71B8C" w:rsidRDefault="00A71B8C" w:rsidP="00BA1FD9">
      <w:r>
        <w:t>-Vader was used to carry out sentiment analysis of the tweets</w:t>
      </w:r>
    </w:p>
    <w:p w14:paraId="13EA1DD6" w14:textId="3EE9A899" w:rsidR="009916FC" w:rsidRDefault="009916FC" w:rsidP="00BA1FD9">
      <w:r>
        <w:t xml:space="preserve">-Tweet information </w:t>
      </w:r>
      <w:proofErr w:type="gramStart"/>
      <w:r>
        <w:t>were</w:t>
      </w:r>
      <w:proofErr w:type="gramEnd"/>
      <w:r w:rsidR="00020667">
        <w:t xml:space="preserve"> checked to see null values in time series</w:t>
      </w:r>
    </w:p>
    <w:p w14:paraId="1654A2E7" w14:textId="044819D8" w:rsidR="00040B48" w:rsidRDefault="00040B48" w:rsidP="00BA1FD9">
      <w:r>
        <w:t>-Tweet 2-4 were selected</w:t>
      </w:r>
      <w:r w:rsidR="00D40434">
        <w:t xml:space="preserve"> and grouped into hourly average, daily average, </w:t>
      </w:r>
      <w:r w:rsidR="00B13576">
        <w:t>minute average and second</w:t>
      </w:r>
      <w:r w:rsidR="00975CB4">
        <w:t>.</w:t>
      </w:r>
    </w:p>
    <w:p w14:paraId="68664C40" w14:textId="5284820A" w:rsidR="00975CB4" w:rsidRDefault="00BD2A85" w:rsidP="00BA1FD9">
      <w:r>
        <w:t>At the end, it was noticed</w:t>
      </w:r>
      <w:r w:rsidR="000619FE">
        <w:t xml:space="preserve"> that aggregate by day has the least percentage of null</w:t>
      </w:r>
      <w:r w:rsidR="00535418">
        <w:t xml:space="preserve"> and thus, it was used to insert missing values</w:t>
      </w:r>
      <w:r w:rsidR="00004E55">
        <w:t>. The aggregate by second has the highest</w:t>
      </w:r>
      <w:r w:rsidR="00E647FE">
        <w:t xml:space="preserve"> of null.</w:t>
      </w:r>
    </w:p>
    <w:p w14:paraId="1EE87173" w14:textId="77777777" w:rsidR="009C7F93" w:rsidRDefault="009C7F93" w:rsidP="00BA1FD9"/>
    <w:p w14:paraId="5044A91A" w14:textId="77777777" w:rsidR="00FA3E68" w:rsidRDefault="00FA3E68" w:rsidP="00BA1FD9"/>
    <w:p w14:paraId="3B73E7D6" w14:textId="77777777" w:rsidR="00FA3E68" w:rsidRDefault="00FA3E68" w:rsidP="00BA1FD9"/>
    <w:p w14:paraId="3E439F67" w14:textId="77777777" w:rsidR="00FA3E68" w:rsidRDefault="00FA3E68" w:rsidP="00BA1FD9"/>
    <w:p w14:paraId="199C7B68" w14:textId="77777777" w:rsidR="00FA3E68" w:rsidRDefault="00FA3E68" w:rsidP="00BA1FD9"/>
    <w:p w14:paraId="11CFEBC5" w14:textId="77777777" w:rsidR="00FA3E68" w:rsidRDefault="00FA3E68" w:rsidP="00BA1FD9"/>
    <w:p w14:paraId="0EB3BA04" w14:textId="77777777" w:rsidR="00FA3E68" w:rsidRDefault="00FA3E68" w:rsidP="00BA1FD9"/>
    <w:p w14:paraId="6D1A7B55" w14:textId="77777777" w:rsidR="00FA3E68" w:rsidRDefault="00FA3E68" w:rsidP="00BA1FD9"/>
    <w:p w14:paraId="3FB28327" w14:textId="77777777" w:rsidR="00FA3E68" w:rsidRDefault="00FA3E68" w:rsidP="00BA1FD9"/>
    <w:p w14:paraId="43B8F12A" w14:textId="77777777" w:rsidR="00FA3E68" w:rsidRDefault="00FA3E68" w:rsidP="00BA1FD9"/>
    <w:p w14:paraId="4CBC653B" w14:textId="77777777" w:rsidR="00FA3E68" w:rsidRDefault="00FA3E68" w:rsidP="00BA1FD9"/>
    <w:p w14:paraId="59F1DDAA" w14:textId="77777777" w:rsidR="00FA3E68" w:rsidRDefault="00FA3E68" w:rsidP="00BA1FD9"/>
    <w:p w14:paraId="3AD8E699" w14:textId="77777777" w:rsidR="00FA3E68" w:rsidRDefault="00FA3E68" w:rsidP="00BA1FD9"/>
    <w:p w14:paraId="377319E4" w14:textId="77777777" w:rsidR="00FA3E68" w:rsidRDefault="00FA3E68" w:rsidP="00BA1FD9"/>
    <w:p w14:paraId="1BC9B349" w14:textId="77777777" w:rsidR="00FA3E68" w:rsidRDefault="00FA3E68" w:rsidP="00BA1FD9"/>
    <w:p w14:paraId="3C298E30" w14:textId="77777777" w:rsidR="00FA3E68" w:rsidRDefault="00FA3E68" w:rsidP="00BA1FD9"/>
    <w:p w14:paraId="48AE647F" w14:textId="77777777" w:rsidR="00FA3E68" w:rsidRDefault="00FA3E68" w:rsidP="00BA1FD9"/>
    <w:p w14:paraId="2026AFE3" w14:textId="77777777" w:rsidR="00FA3E68" w:rsidRDefault="00FA3E68" w:rsidP="00BA1FD9"/>
    <w:p w14:paraId="4D07A1A1" w14:textId="77777777" w:rsidR="00FA3E68" w:rsidRDefault="00FA3E68" w:rsidP="00BA1FD9"/>
    <w:p w14:paraId="331F44ED" w14:textId="77777777" w:rsidR="00FA3E68" w:rsidRDefault="00FA3E68" w:rsidP="00BA1FD9"/>
    <w:p w14:paraId="1D767FB1" w14:textId="77777777" w:rsidR="00FA3E68" w:rsidRDefault="00FA3E68" w:rsidP="00BA1FD9"/>
    <w:p w14:paraId="2A8D45E1" w14:textId="77777777" w:rsidR="00FA3E68" w:rsidRDefault="00FA3E68" w:rsidP="00BA1FD9"/>
    <w:p w14:paraId="1230F34E" w14:textId="77777777" w:rsidR="00FA3E68" w:rsidRDefault="00FA3E68" w:rsidP="00BA1FD9"/>
    <w:p w14:paraId="4D475FF0" w14:textId="77777777" w:rsidR="00FA3E68" w:rsidRDefault="00FA3E68" w:rsidP="00BA1FD9"/>
    <w:p w14:paraId="71E2D98A" w14:textId="637A3152" w:rsidR="00BA1FD9" w:rsidRDefault="00BA1FD9" w:rsidP="00BA1FD9">
      <w:pPr>
        <w:pStyle w:val="Heading2"/>
      </w:pPr>
      <w:bookmarkStart w:id="14" w:name="_Toc146538622"/>
      <w:bookmarkStart w:id="15" w:name="_Toc149576983"/>
      <w:r>
        <w:lastRenderedPageBreak/>
        <w:t xml:space="preserve">Section </w:t>
      </w:r>
      <w:r w:rsidR="00904085">
        <w:t>6</w:t>
      </w:r>
      <w:r>
        <w:t xml:space="preserve"> – </w:t>
      </w:r>
      <w:r w:rsidR="00314241">
        <w:t>Acknowledgements</w:t>
      </w:r>
      <w:bookmarkEnd w:id="14"/>
      <w:bookmarkEnd w:id="15"/>
    </w:p>
    <w:p w14:paraId="1AFCB6B7" w14:textId="77777777" w:rsidR="003E565E" w:rsidRPr="003E565E" w:rsidRDefault="003E565E" w:rsidP="003E565E"/>
    <w:p w14:paraId="5D263CBD" w14:textId="0A1A8B24" w:rsidR="003E565E" w:rsidRPr="003E565E" w:rsidRDefault="003E565E" w:rsidP="003E565E">
      <w:r w:rsidRPr="003E565E">
        <w:t xml:space="preserve">Everyone has been </w:t>
      </w:r>
      <w:r w:rsidR="00C20EE0" w:rsidRPr="003E565E">
        <w:t>a major source</w:t>
      </w:r>
      <w:r w:rsidRPr="003E565E">
        <w:t xml:space="preserve"> </w:t>
      </w:r>
      <w:r w:rsidR="00A81357">
        <w:t>of i</w:t>
      </w:r>
      <w:r w:rsidRPr="003E565E">
        <w:t xml:space="preserve">nspiration, </w:t>
      </w:r>
      <w:r w:rsidR="00C20EE0" w:rsidRPr="003E565E">
        <w:t>motivation,</w:t>
      </w:r>
      <w:r w:rsidRPr="003E565E">
        <w:t xml:space="preserve"> and support for this course.</w:t>
      </w:r>
    </w:p>
    <w:p w14:paraId="5584CA08" w14:textId="77777777" w:rsidR="006623D0" w:rsidRPr="006623D0" w:rsidRDefault="006623D0" w:rsidP="006623D0">
      <w:r w:rsidRPr="006623D0">
        <w:t>Warm appreciation to my family and friends who encouraged me to do this programme to enhance my knowledge by taking up this new challenge.</w:t>
      </w:r>
    </w:p>
    <w:p w14:paraId="377DD3E0" w14:textId="4200BBCF" w:rsidR="007521A1" w:rsidRDefault="00B434D4" w:rsidP="007521A1">
      <w:r>
        <w:t xml:space="preserve">This </w:t>
      </w:r>
      <w:r w:rsidR="00BC512A">
        <w:t xml:space="preserve">research work </w:t>
      </w:r>
      <w:r w:rsidR="002F660E">
        <w:t>has provided</w:t>
      </w:r>
      <w:r w:rsidR="00FB4387">
        <w:t xml:space="preserve"> me with</w:t>
      </w:r>
      <w:r w:rsidR="00850DC2">
        <w:t xml:space="preserve"> a good baseline understanding</w:t>
      </w:r>
      <w:r w:rsidR="00AD4117">
        <w:t xml:space="preserve"> of </w:t>
      </w:r>
      <w:r w:rsidR="00B46D2C">
        <w:t xml:space="preserve">Advanced </w:t>
      </w:r>
      <w:r w:rsidR="00AD4117">
        <w:t xml:space="preserve">Data Analytics and key </w:t>
      </w:r>
      <w:r w:rsidR="00C517F5">
        <w:t>technologies in Big Data Storage and Processing</w:t>
      </w:r>
      <w:r w:rsidR="0039554E">
        <w:t xml:space="preserve"> and I am ready</w:t>
      </w:r>
      <w:r w:rsidR="000C0C03">
        <w:t xml:space="preserve"> to tackle the challenging subject</w:t>
      </w:r>
      <w:r w:rsidR="00EB3AFB">
        <w:t xml:space="preserve"> in earnest by </w:t>
      </w:r>
      <w:r w:rsidR="00915A40">
        <w:t>progressing</w:t>
      </w:r>
      <w:r w:rsidR="006B4E76">
        <w:t xml:space="preserve"> further</w:t>
      </w:r>
      <w:r w:rsidR="00EB3AFB">
        <w:t xml:space="preserve"> on the research work</w:t>
      </w:r>
      <w:r w:rsidR="00A46665">
        <w:t xml:space="preserve"> to </w:t>
      </w:r>
      <w:r w:rsidR="008A3A76">
        <w:t>build c</w:t>
      </w:r>
      <w:r w:rsidR="003C0820">
        <w:t>ognitive system</w:t>
      </w:r>
      <w:r w:rsidR="004E754F">
        <w:t>s</w:t>
      </w:r>
      <w:r w:rsidR="00B46D2C">
        <w:t>.</w:t>
      </w:r>
    </w:p>
    <w:p w14:paraId="7894C935" w14:textId="3697EBE3" w:rsidR="00F5046E" w:rsidRDefault="00F5046E" w:rsidP="007521A1">
      <w:r>
        <w:t xml:space="preserve">Finally, I would like </w:t>
      </w:r>
      <w:r w:rsidR="00C23459">
        <w:t>to express my gratitude to Spring</w:t>
      </w:r>
      <w:r w:rsidR="00831C2F">
        <w:t>board</w:t>
      </w:r>
      <w:r w:rsidR="00592689">
        <w:t xml:space="preserve"> and CCT </w:t>
      </w:r>
      <w:r w:rsidR="00E13817">
        <w:t xml:space="preserve">Management for </w:t>
      </w:r>
      <w:r w:rsidR="00E17747">
        <w:t>providing the learning platform to upskill my knowledge</w:t>
      </w:r>
      <w:r w:rsidR="00BD4A1B">
        <w:t xml:space="preserve"> in this field of Data Analytics</w:t>
      </w:r>
      <w:r w:rsidR="00E8648E">
        <w:t xml:space="preserve"> with</w:t>
      </w:r>
      <w:r w:rsidR="00F64941">
        <w:t xml:space="preserve"> my fellow colleagues</w:t>
      </w:r>
      <w:r w:rsidR="00BD4A1B">
        <w:t>.</w:t>
      </w:r>
    </w:p>
    <w:p w14:paraId="51B8AF79" w14:textId="77777777" w:rsidR="002E045A" w:rsidRDefault="002E045A" w:rsidP="00236280">
      <w:pPr>
        <w:pStyle w:val="Heading2"/>
      </w:pPr>
    </w:p>
    <w:p w14:paraId="2A6B0E24" w14:textId="77777777" w:rsidR="000B20F2" w:rsidRDefault="000B20F2" w:rsidP="000B20F2"/>
    <w:p w14:paraId="6B357D69" w14:textId="77777777" w:rsidR="000B20F2" w:rsidRDefault="000B20F2" w:rsidP="000B20F2"/>
    <w:p w14:paraId="06329DC3" w14:textId="77777777" w:rsidR="00B27D78" w:rsidRDefault="00B27D78" w:rsidP="000B20F2"/>
    <w:p w14:paraId="13A577B6" w14:textId="77777777" w:rsidR="00B27D78" w:rsidRDefault="00B27D78" w:rsidP="000B20F2"/>
    <w:p w14:paraId="44EBEDD5" w14:textId="77777777" w:rsidR="00B27D78" w:rsidRDefault="00B27D78" w:rsidP="000B20F2"/>
    <w:p w14:paraId="3E25F802" w14:textId="77777777" w:rsidR="00B27D78" w:rsidRDefault="00B27D78" w:rsidP="000B20F2"/>
    <w:p w14:paraId="3C7E08FB" w14:textId="77777777" w:rsidR="00B27D78" w:rsidRDefault="00B27D78" w:rsidP="000B20F2"/>
    <w:p w14:paraId="7BAFE8F2" w14:textId="77777777" w:rsidR="00B27D78" w:rsidRDefault="00B27D78" w:rsidP="000B20F2"/>
    <w:p w14:paraId="2FFD488D" w14:textId="77777777" w:rsidR="00D7318C" w:rsidRDefault="00D7318C" w:rsidP="000B20F2"/>
    <w:p w14:paraId="44B7D5C0" w14:textId="77777777" w:rsidR="00D7318C" w:rsidRDefault="00D7318C" w:rsidP="000B20F2"/>
    <w:p w14:paraId="4C492FAC" w14:textId="77777777" w:rsidR="002C5A6A" w:rsidRDefault="002C5A6A" w:rsidP="000B20F2"/>
    <w:p w14:paraId="17DFD1DD" w14:textId="77777777" w:rsidR="002C5A6A" w:rsidRDefault="002C5A6A" w:rsidP="000B20F2"/>
    <w:p w14:paraId="370A6067" w14:textId="77777777" w:rsidR="002C5A6A" w:rsidRDefault="002C5A6A" w:rsidP="000B20F2"/>
    <w:p w14:paraId="2760E44E" w14:textId="77777777" w:rsidR="002C5A6A" w:rsidRDefault="002C5A6A" w:rsidP="000B20F2"/>
    <w:p w14:paraId="22B64600" w14:textId="77777777" w:rsidR="002C5A6A" w:rsidRDefault="002C5A6A" w:rsidP="000B20F2"/>
    <w:p w14:paraId="62EFFF40" w14:textId="77777777" w:rsidR="002C5A6A" w:rsidRDefault="002C5A6A" w:rsidP="000B20F2"/>
    <w:p w14:paraId="69A63A60" w14:textId="77777777" w:rsidR="002C5A6A" w:rsidRDefault="002C5A6A" w:rsidP="000B20F2"/>
    <w:p w14:paraId="71AF2FA0" w14:textId="77777777" w:rsidR="002C5A6A" w:rsidRDefault="002C5A6A" w:rsidP="000B20F2"/>
    <w:p w14:paraId="75E61F20" w14:textId="77777777" w:rsidR="002038B4" w:rsidRDefault="002038B4" w:rsidP="000B20F2"/>
    <w:p w14:paraId="704AAD22" w14:textId="77777777" w:rsidR="009E1CE1" w:rsidRDefault="009E1CE1" w:rsidP="000B20F2"/>
    <w:p w14:paraId="7B2799CD" w14:textId="77777777" w:rsidR="009E1CE1" w:rsidRDefault="009E1CE1" w:rsidP="000B20F2"/>
    <w:p w14:paraId="0BF77C83" w14:textId="77777777" w:rsidR="009E1CE1" w:rsidRDefault="009E1CE1" w:rsidP="000B20F2"/>
    <w:p w14:paraId="6B40C345" w14:textId="77777777" w:rsidR="002038B4" w:rsidRDefault="002038B4" w:rsidP="000B20F2"/>
    <w:p w14:paraId="381E1A7D" w14:textId="77777777" w:rsidR="002038B4" w:rsidRDefault="002038B4" w:rsidP="000B20F2"/>
    <w:p w14:paraId="08EFFBFC" w14:textId="77777777" w:rsidR="002038B4" w:rsidRDefault="002038B4" w:rsidP="000B20F2"/>
    <w:p w14:paraId="20D791CD" w14:textId="77777777" w:rsidR="002A32DC" w:rsidRDefault="002A32DC" w:rsidP="000B20F2"/>
    <w:p w14:paraId="0BF51D5B" w14:textId="36540E63" w:rsidR="00236280" w:rsidRDefault="00236280" w:rsidP="00236280">
      <w:pPr>
        <w:pStyle w:val="Heading2"/>
      </w:pPr>
      <w:bookmarkStart w:id="16" w:name="_Toc146538623"/>
      <w:bookmarkStart w:id="17" w:name="_Toc149576984"/>
      <w:r>
        <w:lastRenderedPageBreak/>
        <w:t xml:space="preserve">Section </w:t>
      </w:r>
      <w:r w:rsidR="00383264">
        <w:t>7</w:t>
      </w:r>
      <w:r>
        <w:t xml:space="preserve"> – Re</w:t>
      </w:r>
      <w:r w:rsidR="00A458C4">
        <w:t>ferences</w:t>
      </w:r>
      <w:bookmarkEnd w:id="16"/>
      <w:bookmarkEnd w:id="17"/>
    </w:p>
    <w:p w14:paraId="31EBBDC7" w14:textId="77777777" w:rsidR="008F4472" w:rsidRPr="008F4472" w:rsidRDefault="008F4472" w:rsidP="008F4472"/>
    <w:p w14:paraId="7E5EA1CB" w14:textId="77777777" w:rsidR="00603A6F" w:rsidRPr="00603A6F" w:rsidRDefault="006557FB" w:rsidP="00603A6F">
      <w:pPr>
        <w:pStyle w:val="Bibliography"/>
      </w:pPr>
      <w:r>
        <w:rPr>
          <w:lang w:val="en-GB"/>
        </w:rPr>
        <w:fldChar w:fldCharType="begin"/>
      </w:r>
      <w:r w:rsidR="00603A6F">
        <w:rPr>
          <w:lang w:val="en-GB"/>
        </w:rPr>
        <w:instrText xml:space="preserve"> ADDIN ZOTERO_BIBL {"uncited":[["http://zotero.org/users/local/6cImyQvs/items/2T6EJUIK"],["http://zotero.org/users/local/6cImyQvs/items/8QJVFFS6"],["http://zotero.org/users/local/6cImyQvs/items/RFP4AK5K"]],"omitted":[["http://zotero.org/users/local/6cImyQvs/items/Z8UDHMZY"]],"custom":[]} CSL_BIBLIOGRAPHY </w:instrText>
      </w:r>
      <w:r>
        <w:rPr>
          <w:lang w:val="en-GB"/>
        </w:rPr>
        <w:fldChar w:fldCharType="separate"/>
      </w:r>
      <w:proofErr w:type="spellStart"/>
      <w:r w:rsidR="00603A6F" w:rsidRPr="00603A6F">
        <w:t>Asseﬁ</w:t>
      </w:r>
      <w:proofErr w:type="spellEnd"/>
      <w:r w:rsidR="00603A6F" w:rsidRPr="00603A6F">
        <w:t xml:space="preserve">, M. </w:t>
      </w:r>
      <w:r w:rsidR="00603A6F" w:rsidRPr="00603A6F">
        <w:rPr>
          <w:i/>
          <w:iCs/>
        </w:rPr>
        <w:t>et al.</w:t>
      </w:r>
      <w:r w:rsidR="00603A6F" w:rsidRPr="00603A6F">
        <w:t xml:space="preserve"> (2017) ‘Big Data Machine Learning using Apache Spark </w:t>
      </w:r>
      <w:proofErr w:type="spellStart"/>
      <w:r w:rsidR="00603A6F" w:rsidRPr="00603A6F">
        <w:t>MLlib</w:t>
      </w:r>
      <w:proofErr w:type="spellEnd"/>
      <w:r w:rsidR="00603A6F" w:rsidRPr="00603A6F">
        <w:t>’.</w:t>
      </w:r>
    </w:p>
    <w:p w14:paraId="0F71E0A2" w14:textId="77777777" w:rsidR="00603A6F" w:rsidRPr="00603A6F" w:rsidRDefault="00603A6F" w:rsidP="00603A6F">
      <w:pPr>
        <w:pStyle w:val="Bibliography"/>
      </w:pPr>
      <w:r w:rsidRPr="00603A6F">
        <w:t xml:space="preserve">Gupta, A. </w:t>
      </w:r>
      <w:r w:rsidRPr="00603A6F">
        <w:rPr>
          <w:i/>
          <w:iCs/>
        </w:rPr>
        <w:t>et al.</w:t>
      </w:r>
      <w:r w:rsidRPr="00603A6F">
        <w:t xml:space="preserve"> (2017) ‘A Big Data Analysis Framework Using Apache Spark and Deep Learning’. </w:t>
      </w:r>
      <w:proofErr w:type="spellStart"/>
      <w:r w:rsidRPr="00603A6F">
        <w:t>arXiv</w:t>
      </w:r>
      <w:proofErr w:type="spellEnd"/>
      <w:r w:rsidRPr="00603A6F">
        <w:t>. Available at: http://arxiv.org/abs/1711.09279 (Accessed: 25 September 2023).</w:t>
      </w:r>
    </w:p>
    <w:p w14:paraId="1EC3724F" w14:textId="77777777" w:rsidR="00603A6F" w:rsidRPr="00603A6F" w:rsidRDefault="00603A6F" w:rsidP="00603A6F">
      <w:pPr>
        <w:pStyle w:val="Bibliography"/>
      </w:pPr>
      <w:r w:rsidRPr="00603A6F">
        <w:t xml:space="preserve">Kamal, S. </w:t>
      </w:r>
      <w:r w:rsidRPr="00603A6F">
        <w:rPr>
          <w:i/>
          <w:iCs/>
        </w:rPr>
        <w:t>et al.</w:t>
      </w:r>
      <w:r w:rsidRPr="00603A6F">
        <w:t xml:space="preserve"> (2020) ‘Traditional machine learning and big data analytics in virtual screening: a comparative study’, </w:t>
      </w:r>
      <w:r w:rsidRPr="00603A6F">
        <w:rPr>
          <w:i/>
          <w:iCs/>
        </w:rPr>
        <w:t>International Journal of Advanced Computer Research</w:t>
      </w:r>
      <w:r w:rsidRPr="00603A6F">
        <w:t>, 10, pp. 72–88. Available at: https://doi.org/10.19101/IJACR.2019.940150.</w:t>
      </w:r>
    </w:p>
    <w:p w14:paraId="4B04F0CE" w14:textId="77777777" w:rsidR="00603A6F" w:rsidRPr="00603A6F" w:rsidRDefault="00603A6F" w:rsidP="00603A6F">
      <w:pPr>
        <w:pStyle w:val="Bibliography"/>
      </w:pPr>
      <w:r w:rsidRPr="00603A6F">
        <w:t xml:space="preserve">Khan, S., Liu, X. and Alam, M. (no date) ‘A Spark ML – driven preprocessing approach for deep learning-based scholarly data </w:t>
      </w:r>
      <w:proofErr w:type="gramStart"/>
      <w:r w:rsidRPr="00603A6F">
        <w:t>applications’</w:t>
      </w:r>
      <w:proofErr w:type="gramEnd"/>
      <w:r w:rsidRPr="00603A6F">
        <w:t>.</w:t>
      </w:r>
    </w:p>
    <w:p w14:paraId="1796D9D8" w14:textId="77777777" w:rsidR="00603A6F" w:rsidRPr="00603A6F" w:rsidRDefault="00603A6F" w:rsidP="00603A6F">
      <w:pPr>
        <w:pStyle w:val="Bibliography"/>
      </w:pPr>
      <w:r w:rsidRPr="00603A6F">
        <w:rPr>
          <w:lang w:val="fr-FR"/>
        </w:rPr>
        <w:t xml:space="preserve">Nguyen, H.H. </w:t>
      </w:r>
      <w:r w:rsidRPr="00603A6F">
        <w:rPr>
          <w:i/>
          <w:iCs/>
          <w:lang w:val="fr-FR"/>
        </w:rPr>
        <w:t>et al.</w:t>
      </w:r>
      <w:r w:rsidRPr="00603A6F">
        <w:rPr>
          <w:lang w:val="fr-FR"/>
        </w:rPr>
        <w:t xml:space="preserve"> </w:t>
      </w:r>
      <w:r w:rsidRPr="00603A6F">
        <w:t>(no date) ‘Apache Spark for Data Science’.</w:t>
      </w:r>
    </w:p>
    <w:p w14:paraId="112FE021" w14:textId="77777777" w:rsidR="00603A6F" w:rsidRPr="00603A6F" w:rsidRDefault="00603A6F" w:rsidP="00603A6F">
      <w:pPr>
        <w:pStyle w:val="Bibliography"/>
        <w:rPr>
          <w:lang w:val="fr-FR"/>
        </w:rPr>
      </w:pPr>
      <w:r w:rsidRPr="00603A6F">
        <w:rPr>
          <w:lang w:val="fr-FR"/>
        </w:rPr>
        <w:t xml:space="preserve">Rahman, </w:t>
      </w:r>
      <w:proofErr w:type="spellStart"/>
      <w:r w:rsidRPr="00603A6F">
        <w:rPr>
          <w:lang w:val="fr-FR"/>
        </w:rPr>
        <w:t>Md.A</w:t>
      </w:r>
      <w:proofErr w:type="spellEnd"/>
      <w:r w:rsidRPr="00603A6F">
        <w:rPr>
          <w:lang w:val="fr-FR"/>
        </w:rPr>
        <w:t xml:space="preserve">. </w:t>
      </w:r>
      <w:r w:rsidRPr="00603A6F">
        <w:rPr>
          <w:i/>
          <w:iCs/>
          <w:lang w:val="fr-FR"/>
        </w:rPr>
        <w:t>et al.</w:t>
      </w:r>
      <w:r w:rsidRPr="00603A6F">
        <w:rPr>
          <w:lang w:val="fr-FR"/>
        </w:rPr>
        <w:t xml:space="preserve"> </w:t>
      </w:r>
      <w:r w:rsidRPr="00603A6F">
        <w:t xml:space="preserve">(2021) ‘A smart method for spark using neural network for big data’, </w:t>
      </w:r>
      <w:r w:rsidRPr="00603A6F">
        <w:rPr>
          <w:i/>
          <w:iCs/>
        </w:rPr>
        <w:t>International Journal of Electrical and Computer Engineering (IJECE)</w:t>
      </w:r>
      <w:r w:rsidRPr="00603A6F">
        <w:t xml:space="preserve">, 11(3), p. 2525. </w:t>
      </w:r>
      <w:proofErr w:type="spellStart"/>
      <w:r w:rsidRPr="00603A6F">
        <w:rPr>
          <w:lang w:val="fr-FR"/>
        </w:rPr>
        <w:t>Available</w:t>
      </w:r>
      <w:proofErr w:type="spellEnd"/>
      <w:r w:rsidRPr="00603A6F">
        <w:rPr>
          <w:lang w:val="fr-FR"/>
        </w:rPr>
        <w:t xml:space="preserve"> </w:t>
      </w:r>
      <w:proofErr w:type="gramStart"/>
      <w:r w:rsidRPr="00603A6F">
        <w:rPr>
          <w:lang w:val="fr-FR"/>
        </w:rPr>
        <w:t>at:</w:t>
      </w:r>
      <w:proofErr w:type="gramEnd"/>
      <w:r w:rsidRPr="00603A6F">
        <w:rPr>
          <w:lang w:val="fr-FR"/>
        </w:rPr>
        <w:t xml:space="preserve"> https://doi.org/10.11591/ijece.v11i3.pp2525-2534.</w:t>
      </w:r>
    </w:p>
    <w:p w14:paraId="74B60F5A" w14:textId="77777777" w:rsidR="00603A6F" w:rsidRPr="00603A6F" w:rsidRDefault="00603A6F" w:rsidP="00603A6F">
      <w:pPr>
        <w:pStyle w:val="Bibliography"/>
      </w:pPr>
      <w:r w:rsidRPr="00603A6F">
        <w:rPr>
          <w:lang w:val="fr-FR"/>
        </w:rPr>
        <w:t xml:space="preserve">Shyam R. </w:t>
      </w:r>
      <w:r w:rsidRPr="00603A6F">
        <w:rPr>
          <w:i/>
          <w:iCs/>
          <w:lang w:val="fr-FR"/>
        </w:rPr>
        <w:t>et al.</w:t>
      </w:r>
      <w:r w:rsidRPr="00603A6F">
        <w:rPr>
          <w:lang w:val="fr-FR"/>
        </w:rPr>
        <w:t xml:space="preserve"> </w:t>
      </w:r>
      <w:r w:rsidRPr="00603A6F">
        <w:t xml:space="preserve">(2015) ‘Apache Spark a Big Data Analytics Platform for Smart Grid’, </w:t>
      </w:r>
      <w:r w:rsidRPr="00603A6F">
        <w:rPr>
          <w:i/>
          <w:iCs/>
        </w:rPr>
        <w:t>Procedia Technology</w:t>
      </w:r>
      <w:r w:rsidRPr="00603A6F">
        <w:t>, 21, pp. 171–178. Available at: https://doi.org/10.1016/j.protcy.2015.10.085.</w:t>
      </w:r>
    </w:p>
    <w:p w14:paraId="0777E6D6" w14:textId="77777777" w:rsidR="00603A6F" w:rsidRPr="00603A6F" w:rsidRDefault="00603A6F" w:rsidP="00603A6F">
      <w:pPr>
        <w:pStyle w:val="Bibliography"/>
      </w:pPr>
      <w:r w:rsidRPr="00603A6F">
        <w:t xml:space="preserve">Vadlamani, R. and </w:t>
      </w:r>
      <w:proofErr w:type="spellStart"/>
      <w:r w:rsidRPr="00603A6F">
        <w:t>Sk</w:t>
      </w:r>
      <w:proofErr w:type="spellEnd"/>
      <w:r w:rsidRPr="00603A6F">
        <w:t xml:space="preserve">, K. (2017) </w:t>
      </w:r>
      <w:r w:rsidRPr="00603A6F">
        <w:rPr>
          <w:i/>
          <w:iCs/>
        </w:rPr>
        <w:t>Big Data Analytics Enabled Smart Financial Services: Opportunities and Challenges</w:t>
      </w:r>
      <w:r w:rsidRPr="00603A6F">
        <w:t>, p. 39. Available at: https://doi.org/10.1007/978-3-319-72413-3_2.</w:t>
      </w:r>
    </w:p>
    <w:p w14:paraId="208C12BB" w14:textId="1A74696F" w:rsidR="00BB192B" w:rsidRDefault="006557FB" w:rsidP="00043D0F">
      <w:pPr>
        <w:rPr>
          <w:lang w:val="en-GB"/>
        </w:rPr>
      </w:pPr>
      <w:r>
        <w:rPr>
          <w:lang w:val="en-GB"/>
        </w:rPr>
        <w:fldChar w:fldCharType="end"/>
      </w:r>
    </w:p>
    <w:sectPr w:rsidR="00BB192B" w:rsidSect="003A149E">
      <w:headerReference w:type="default" r:id="rId13"/>
      <w:footerReference w:type="default" r:id="rId14"/>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9568E" w14:textId="77777777" w:rsidR="0093536F" w:rsidRDefault="0093536F" w:rsidP="00E8164C">
      <w:pPr>
        <w:spacing w:after="0"/>
      </w:pPr>
      <w:r>
        <w:separator/>
      </w:r>
    </w:p>
  </w:endnote>
  <w:endnote w:type="continuationSeparator" w:id="0">
    <w:p w14:paraId="35F946C7" w14:textId="77777777" w:rsidR="0093536F" w:rsidRDefault="0093536F" w:rsidP="00E816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5056087"/>
      <w:docPartObj>
        <w:docPartGallery w:val="Page Numbers (Bottom of Page)"/>
        <w:docPartUnique/>
      </w:docPartObj>
    </w:sdtPr>
    <w:sdtEndPr>
      <w:rPr>
        <w:noProof/>
      </w:rPr>
    </w:sdtEndPr>
    <w:sdtContent>
      <w:p w14:paraId="7B1ED0E1" w14:textId="101C76DC" w:rsidR="00120E2E" w:rsidRDefault="00120E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0CBC09" w14:textId="77777777" w:rsidR="00120E2E" w:rsidRDefault="00120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0F2B8A" w14:textId="77777777" w:rsidR="0093536F" w:rsidRDefault="0093536F" w:rsidP="00E8164C">
      <w:pPr>
        <w:spacing w:after="0"/>
      </w:pPr>
      <w:r>
        <w:separator/>
      </w:r>
    </w:p>
  </w:footnote>
  <w:footnote w:type="continuationSeparator" w:id="0">
    <w:p w14:paraId="4EC24D4D" w14:textId="77777777" w:rsidR="0093536F" w:rsidRDefault="0093536F" w:rsidP="00E8164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86F69" w14:textId="1BF691FB" w:rsidR="00766859" w:rsidRDefault="00766859">
    <w:pPr>
      <w:pStyle w:val="Header"/>
    </w:pPr>
  </w:p>
  <w:p w14:paraId="1BBE387D" w14:textId="77777777" w:rsidR="00821FF8" w:rsidRDefault="00821FF8">
    <w:pPr>
      <w:pStyle w:val="Header"/>
    </w:pPr>
  </w:p>
  <w:p w14:paraId="1B59E045" w14:textId="77777777" w:rsidR="00766859" w:rsidRDefault="007668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90BF4"/>
    <w:multiLevelType w:val="hybridMultilevel"/>
    <w:tmpl w:val="1F3465E0"/>
    <w:lvl w:ilvl="0" w:tplc="05D07926">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CA4EA6"/>
    <w:multiLevelType w:val="hybridMultilevel"/>
    <w:tmpl w:val="0E84639A"/>
    <w:lvl w:ilvl="0" w:tplc="7F7E7450">
      <w:start w:val="1"/>
      <w:numFmt w:val="bullet"/>
      <w:lvlText w:val="•"/>
      <w:lvlJc w:val="left"/>
      <w:pPr>
        <w:tabs>
          <w:tab w:val="num" w:pos="720"/>
        </w:tabs>
        <w:ind w:left="720" w:hanging="360"/>
      </w:pPr>
      <w:rPr>
        <w:rFonts w:ascii="Arial" w:hAnsi="Arial" w:hint="default"/>
      </w:rPr>
    </w:lvl>
    <w:lvl w:ilvl="1" w:tplc="B276FBA0" w:tentative="1">
      <w:start w:val="1"/>
      <w:numFmt w:val="bullet"/>
      <w:lvlText w:val="•"/>
      <w:lvlJc w:val="left"/>
      <w:pPr>
        <w:tabs>
          <w:tab w:val="num" w:pos="1440"/>
        </w:tabs>
        <w:ind w:left="1440" w:hanging="360"/>
      </w:pPr>
      <w:rPr>
        <w:rFonts w:ascii="Arial" w:hAnsi="Arial" w:hint="default"/>
      </w:rPr>
    </w:lvl>
    <w:lvl w:ilvl="2" w:tplc="E0A84446" w:tentative="1">
      <w:start w:val="1"/>
      <w:numFmt w:val="bullet"/>
      <w:lvlText w:val="•"/>
      <w:lvlJc w:val="left"/>
      <w:pPr>
        <w:tabs>
          <w:tab w:val="num" w:pos="2160"/>
        </w:tabs>
        <w:ind w:left="2160" w:hanging="360"/>
      </w:pPr>
      <w:rPr>
        <w:rFonts w:ascii="Arial" w:hAnsi="Arial" w:hint="default"/>
      </w:rPr>
    </w:lvl>
    <w:lvl w:ilvl="3" w:tplc="85BAB1F2" w:tentative="1">
      <w:start w:val="1"/>
      <w:numFmt w:val="bullet"/>
      <w:lvlText w:val="•"/>
      <w:lvlJc w:val="left"/>
      <w:pPr>
        <w:tabs>
          <w:tab w:val="num" w:pos="2880"/>
        </w:tabs>
        <w:ind w:left="2880" w:hanging="360"/>
      </w:pPr>
      <w:rPr>
        <w:rFonts w:ascii="Arial" w:hAnsi="Arial" w:hint="default"/>
      </w:rPr>
    </w:lvl>
    <w:lvl w:ilvl="4" w:tplc="22E4DDEC" w:tentative="1">
      <w:start w:val="1"/>
      <w:numFmt w:val="bullet"/>
      <w:lvlText w:val="•"/>
      <w:lvlJc w:val="left"/>
      <w:pPr>
        <w:tabs>
          <w:tab w:val="num" w:pos="3600"/>
        </w:tabs>
        <w:ind w:left="3600" w:hanging="360"/>
      </w:pPr>
      <w:rPr>
        <w:rFonts w:ascii="Arial" w:hAnsi="Arial" w:hint="default"/>
      </w:rPr>
    </w:lvl>
    <w:lvl w:ilvl="5" w:tplc="32D0B772" w:tentative="1">
      <w:start w:val="1"/>
      <w:numFmt w:val="bullet"/>
      <w:lvlText w:val="•"/>
      <w:lvlJc w:val="left"/>
      <w:pPr>
        <w:tabs>
          <w:tab w:val="num" w:pos="4320"/>
        </w:tabs>
        <w:ind w:left="4320" w:hanging="360"/>
      </w:pPr>
      <w:rPr>
        <w:rFonts w:ascii="Arial" w:hAnsi="Arial" w:hint="default"/>
      </w:rPr>
    </w:lvl>
    <w:lvl w:ilvl="6" w:tplc="03DEDED6" w:tentative="1">
      <w:start w:val="1"/>
      <w:numFmt w:val="bullet"/>
      <w:lvlText w:val="•"/>
      <w:lvlJc w:val="left"/>
      <w:pPr>
        <w:tabs>
          <w:tab w:val="num" w:pos="5040"/>
        </w:tabs>
        <w:ind w:left="5040" w:hanging="360"/>
      </w:pPr>
      <w:rPr>
        <w:rFonts w:ascii="Arial" w:hAnsi="Arial" w:hint="default"/>
      </w:rPr>
    </w:lvl>
    <w:lvl w:ilvl="7" w:tplc="61E03308" w:tentative="1">
      <w:start w:val="1"/>
      <w:numFmt w:val="bullet"/>
      <w:lvlText w:val="•"/>
      <w:lvlJc w:val="left"/>
      <w:pPr>
        <w:tabs>
          <w:tab w:val="num" w:pos="5760"/>
        </w:tabs>
        <w:ind w:left="5760" w:hanging="360"/>
      </w:pPr>
      <w:rPr>
        <w:rFonts w:ascii="Arial" w:hAnsi="Arial" w:hint="default"/>
      </w:rPr>
    </w:lvl>
    <w:lvl w:ilvl="8" w:tplc="2D403BC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2FF5554"/>
    <w:multiLevelType w:val="hybridMultilevel"/>
    <w:tmpl w:val="5F6E81CC"/>
    <w:lvl w:ilvl="0" w:tplc="D9C2843C">
      <w:start w:val="6"/>
      <w:numFmt w:val="bullet"/>
      <w:lvlText w:val="-"/>
      <w:lvlJc w:val="left"/>
      <w:pPr>
        <w:ind w:left="960" w:hanging="360"/>
      </w:pPr>
      <w:rPr>
        <w:rFonts w:ascii="Times New Roman" w:eastAsia="Times New Roman" w:hAnsi="Times New Roman" w:cs="Times New Roman" w:hint="default"/>
        <w:b w:val="0"/>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3" w15:restartNumberingAfterBreak="0">
    <w:nsid w:val="2B581792"/>
    <w:multiLevelType w:val="hybridMultilevel"/>
    <w:tmpl w:val="4C8265B0"/>
    <w:lvl w:ilvl="0" w:tplc="BE682192">
      <w:start w:val="6"/>
      <w:numFmt w:val="bullet"/>
      <w:lvlText w:val="-"/>
      <w:lvlJc w:val="left"/>
      <w:pPr>
        <w:ind w:left="960" w:hanging="360"/>
      </w:pPr>
      <w:rPr>
        <w:rFonts w:ascii="Times New Roman" w:eastAsia="Times New Roman" w:hAnsi="Times New Roman" w:cs="Times New Roman" w:hint="default"/>
        <w:b/>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4" w15:restartNumberingAfterBreak="0">
    <w:nsid w:val="31861CD3"/>
    <w:multiLevelType w:val="multilevel"/>
    <w:tmpl w:val="ED0A47D8"/>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0325ED"/>
    <w:multiLevelType w:val="multilevel"/>
    <w:tmpl w:val="4DF07136"/>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6" w15:restartNumberingAfterBreak="0">
    <w:nsid w:val="44A81E08"/>
    <w:multiLevelType w:val="hybridMultilevel"/>
    <w:tmpl w:val="C944AD66"/>
    <w:lvl w:ilvl="0" w:tplc="0809000F">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7725A5"/>
    <w:multiLevelType w:val="hybridMultilevel"/>
    <w:tmpl w:val="70E0D97C"/>
    <w:lvl w:ilvl="0" w:tplc="C43CD28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F43361"/>
    <w:multiLevelType w:val="multilevel"/>
    <w:tmpl w:val="B3320910"/>
    <w:lvl w:ilvl="0">
      <w:start w:val="1"/>
      <w:numFmt w:val="decimal"/>
      <w:lvlText w:val="%1"/>
      <w:lvlJc w:val="left"/>
      <w:pPr>
        <w:ind w:left="370" w:hanging="370"/>
      </w:pPr>
      <w:rPr>
        <w:rFonts w:hint="default"/>
        <w:b/>
      </w:rPr>
    </w:lvl>
    <w:lvl w:ilvl="1">
      <w:start w:val="1"/>
      <w:numFmt w:val="decimal"/>
      <w:lvlText w:val="%1.%2"/>
      <w:lvlJc w:val="left"/>
      <w:pPr>
        <w:ind w:left="370" w:hanging="37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61BC2CD3"/>
    <w:multiLevelType w:val="multilevel"/>
    <w:tmpl w:val="ADA4E1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1E42A54"/>
    <w:multiLevelType w:val="hybridMultilevel"/>
    <w:tmpl w:val="EAE05112"/>
    <w:lvl w:ilvl="0" w:tplc="D756BFDC">
      <w:start w:val="6"/>
      <w:numFmt w:val="bullet"/>
      <w:lvlText w:val="-"/>
      <w:lvlJc w:val="left"/>
      <w:pPr>
        <w:ind w:left="900" w:hanging="360"/>
      </w:pPr>
      <w:rPr>
        <w:rFonts w:ascii="Times New Roman" w:eastAsia="Times New Roman" w:hAnsi="Times New Roman" w:cs="Times New Roman"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11" w15:restartNumberingAfterBreak="0">
    <w:nsid w:val="681364EC"/>
    <w:multiLevelType w:val="hybridMultilevel"/>
    <w:tmpl w:val="0930B4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525D93"/>
    <w:multiLevelType w:val="hybridMultilevel"/>
    <w:tmpl w:val="B6FEA7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6834287">
    <w:abstractNumId w:val="5"/>
  </w:num>
  <w:num w:numId="2" w16cid:durableId="1190072626">
    <w:abstractNumId w:val="4"/>
  </w:num>
  <w:num w:numId="3" w16cid:durableId="262612946">
    <w:abstractNumId w:val="8"/>
  </w:num>
  <w:num w:numId="4" w16cid:durableId="233243047">
    <w:abstractNumId w:val="11"/>
  </w:num>
  <w:num w:numId="5" w16cid:durableId="1351878311">
    <w:abstractNumId w:val="12"/>
  </w:num>
  <w:num w:numId="6" w16cid:durableId="1866212226">
    <w:abstractNumId w:val="6"/>
  </w:num>
  <w:num w:numId="7" w16cid:durableId="440302936">
    <w:abstractNumId w:val="7"/>
  </w:num>
  <w:num w:numId="8" w16cid:durableId="1732117109">
    <w:abstractNumId w:val="2"/>
  </w:num>
  <w:num w:numId="9" w16cid:durableId="1851332197">
    <w:abstractNumId w:val="3"/>
  </w:num>
  <w:num w:numId="10" w16cid:durableId="444885044">
    <w:abstractNumId w:val="10"/>
  </w:num>
  <w:num w:numId="11" w16cid:durableId="404761731">
    <w:abstractNumId w:val="1"/>
  </w:num>
  <w:num w:numId="12" w16cid:durableId="490340748">
    <w:abstractNumId w:val="9"/>
  </w:num>
  <w:num w:numId="13" w16cid:durableId="16243078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158264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51"/>
    <w:rsid w:val="00000A92"/>
    <w:rsid w:val="000011D7"/>
    <w:rsid w:val="0000162D"/>
    <w:rsid w:val="00001666"/>
    <w:rsid w:val="00001CD0"/>
    <w:rsid w:val="000020AC"/>
    <w:rsid w:val="000026F6"/>
    <w:rsid w:val="000028EF"/>
    <w:rsid w:val="0000397C"/>
    <w:rsid w:val="0000400E"/>
    <w:rsid w:val="00004E55"/>
    <w:rsid w:val="0000525D"/>
    <w:rsid w:val="00005837"/>
    <w:rsid w:val="0000598E"/>
    <w:rsid w:val="00005C43"/>
    <w:rsid w:val="00005F97"/>
    <w:rsid w:val="000068E3"/>
    <w:rsid w:val="000107F7"/>
    <w:rsid w:val="00010E97"/>
    <w:rsid w:val="00010F6D"/>
    <w:rsid w:val="00011965"/>
    <w:rsid w:val="00011C54"/>
    <w:rsid w:val="000121FF"/>
    <w:rsid w:val="0001296F"/>
    <w:rsid w:val="00012CA6"/>
    <w:rsid w:val="000134F5"/>
    <w:rsid w:val="00014DA3"/>
    <w:rsid w:val="00015241"/>
    <w:rsid w:val="0001611E"/>
    <w:rsid w:val="0001647F"/>
    <w:rsid w:val="000166BE"/>
    <w:rsid w:val="000169EE"/>
    <w:rsid w:val="00016FDC"/>
    <w:rsid w:val="000171D8"/>
    <w:rsid w:val="00017E3E"/>
    <w:rsid w:val="00017E7E"/>
    <w:rsid w:val="00020667"/>
    <w:rsid w:val="00020CF7"/>
    <w:rsid w:val="000224B9"/>
    <w:rsid w:val="00023E08"/>
    <w:rsid w:val="000244E8"/>
    <w:rsid w:val="000248CB"/>
    <w:rsid w:val="0002632F"/>
    <w:rsid w:val="000276ED"/>
    <w:rsid w:val="00027B2C"/>
    <w:rsid w:val="00027E43"/>
    <w:rsid w:val="00027ECA"/>
    <w:rsid w:val="00027ECF"/>
    <w:rsid w:val="000312EC"/>
    <w:rsid w:val="00031B6C"/>
    <w:rsid w:val="00032D77"/>
    <w:rsid w:val="00033505"/>
    <w:rsid w:val="00034053"/>
    <w:rsid w:val="00034BDF"/>
    <w:rsid w:val="00035D6B"/>
    <w:rsid w:val="0003612A"/>
    <w:rsid w:val="00036F25"/>
    <w:rsid w:val="00036F6F"/>
    <w:rsid w:val="0004043C"/>
    <w:rsid w:val="000405C7"/>
    <w:rsid w:val="00040B48"/>
    <w:rsid w:val="00040C91"/>
    <w:rsid w:val="00041FA5"/>
    <w:rsid w:val="000421F9"/>
    <w:rsid w:val="0004238E"/>
    <w:rsid w:val="000428E4"/>
    <w:rsid w:val="00043585"/>
    <w:rsid w:val="00043D0F"/>
    <w:rsid w:val="00044AD5"/>
    <w:rsid w:val="00044DC0"/>
    <w:rsid w:val="00046BED"/>
    <w:rsid w:val="00046F44"/>
    <w:rsid w:val="00047FC9"/>
    <w:rsid w:val="000505FE"/>
    <w:rsid w:val="00051AFE"/>
    <w:rsid w:val="00051B44"/>
    <w:rsid w:val="00051D47"/>
    <w:rsid w:val="00051D75"/>
    <w:rsid w:val="00051F16"/>
    <w:rsid w:val="00052685"/>
    <w:rsid w:val="00052DEA"/>
    <w:rsid w:val="00053F72"/>
    <w:rsid w:val="00054BD6"/>
    <w:rsid w:val="000554C0"/>
    <w:rsid w:val="000579A5"/>
    <w:rsid w:val="00057B65"/>
    <w:rsid w:val="00057DE6"/>
    <w:rsid w:val="0006054E"/>
    <w:rsid w:val="000619FE"/>
    <w:rsid w:val="00061D36"/>
    <w:rsid w:val="00061E08"/>
    <w:rsid w:val="0006386B"/>
    <w:rsid w:val="00063BF9"/>
    <w:rsid w:val="0006470D"/>
    <w:rsid w:val="00067B87"/>
    <w:rsid w:val="00070469"/>
    <w:rsid w:val="000706D8"/>
    <w:rsid w:val="00070A1F"/>
    <w:rsid w:val="00071EA5"/>
    <w:rsid w:val="00071F37"/>
    <w:rsid w:val="000727CC"/>
    <w:rsid w:val="00072C82"/>
    <w:rsid w:val="00072E95"/>
    <w:rsid w:val="00073003"/>
    <w:rsid w:val="00073615"/>
    <w:rsid w:val="000745AD"/>
    <w:rsid w:val="000747C8"/>
    <w:rsid w:val="00076058"/>
    <w:rsid w:val="000763C3"/>
    <w:rsid w:val="00077D25"/>
    <w:rsid w:val="0008247F"/>
    <w:rsid w:val="00082688"/>
    <w:rsid w:val="0008342C"/>
    <w:rsid w:val="00083D5D"/>
    <w:rsid w:val="000851AB"/>
    <w:rsid w:val="000853DC"/>
    <w:rsid w:val="00085633"/>
    <w:rsid w:val="00087B78"/>
    <w:rsid w:val="00093B80"/>
    <w:rsid w:val="00094A51"/>
    <w:rsid w:val="00096047"/>
    <w:rsid w:val="00096D01"/>
    <w:rsid w:val="000971EE"/>
    <w:rsid w:val="00097263"/>
    <w:rsid w:val="000972F1"/>
    <w:rsid w:val="00097497"/>
    <w:rsid w:val="00097CCB"/>
    <w:rsid w:val="000A0068"/>
    <w:rsid w:val="000A03A3"/>
    <w:rsid w:val="000A0439"/>
    <w:rsid w:val="000A1520"/>
    <w:rsid w:val="000A181C"/>
    <w:rsid w:val="000A27E9"/>
    <w:rsid w:val="000A37A2"/>
    <w:rsid w:val="000A3E25"/>
    <w:rsid w:val="000A49F6"/>
    <w:rsid w:val="000A516F"/>
    <w:rsid w:val="000A54C0"/>
    <w:rsid w:val="000A670D"/>
    <w:rsid w:val="000A726E"/>
    <w:rsid w:val="000A74A8"/>
    <w:rsid w:val="000A7CF9"/>
    <w:rsid w:val="000B1830"/>
    <w:rsid w:val="000B1AD5"/>
    <w:rsid w:val="000B20F2"/>
    <w:rsid w:val="000B3C5E"/>
    <w:rsid w:val="000B413A"/>
    <w:rsid w:val="000B465E"/>
    <w:rsid w:val="000B46CB"/>
    <w:rsid w:val="000B4C01"/>
    <w:rsid w:val="000B4EA8"/>
    <w:rsid w:val="000B79B3"/>
    <w:rsid w:val="000C0959"/>
    <w:rsid w:val="000C0A89"/>
    <w:rsid w:val="000C0C03"/>
    <w:rsid w:val="000C1BAA"/>
    <w:rsid w:val="000C2B86"/>
    <w:rsid w:val="000C36FA"/>
    <w:rsid w:val="000C3BAB"/>
    <w:rsid w:val="000C5E4B"/>
    <w:rsid w:val="000C6878"/>
    <w:rsid w:val="000C6886"/>
    <w:rsid w:val="000C6C09"/>
    <w:rsid w:val="000C6CD2"/>
    <w:rsid w:val="000C7DD4"/>
    <w:rsid w:val="000D014A"/>
    <w:rsid w:val="000D0491"/>
    <w:rsid w:val="000D14F4"/>
    <w:rsid w:val="000D1DF4"/>
    <w:rsid w:val="000D1F35"/>
    <w:rsid w:val="000D2B69"/>
    <w:rsid w:val="000D2D9E"/>
    <w:rsid w:val="000D41CC"/>
    <w:rsid w:val="000D43A1"/>
    <w:rsid w:val="000D4C5F"/>
    <w:rsid w:val="000D5292"/>
    <w:rsid w:val="000D578E"/>
    <w:rsid w:val="000D64D9"/>
    <w:rsid w:val="000D7981"/>
    <w:rsid w:val="000E04C8"/>
    <w:rsid w:val="000E04DF"/>
    <w:rsid w:val="000E11FA"/>
    <w:rsid w:val="000E1F50"/>
    <w:rsid w:val="000E21BC"/>
    <w:rsid w:val="000E2B7D"/>
    <w:rsid w:val="000E39AC"/>
    <w:rsid w:val="000E429D"/>
    <w:rsid w:val="000E4E99"/>
    <w:rsid w:val="000E5235"/>
    <w:rsid w:val="000E5D2D"/>
    <w:rsid w:val="000E7ED0"/>
    <w:rsid w:val="000F0A18"/>
    <w:rsid w:val="000F0ED6"/>
    <w:rsid w:val="000F11B6"/>
    <w:rsid w:val="000F15F8"/>
    <w:rsid w:val="000F1F75"/>
    <w:rsid w:val="000F3B57"/>
    <w:rsid w:val="000F4650"/>
    <w:rsid w:val="000F4946"/>
    <w:rsid w:val="000F67F3"/>
    <w:rsid w:val="000F747F"/>
    <w:rsid w:val="000F7793"/>
    <w:rsid w:val="000F7BEA"/>
    <w:rsid w:val="001001DA"/>
    <w:rsid w:val="00100384"/>
    <w:rsid w:val="001003E9"/>
    <w:rsid w:val="001006BB"/>
    <w:rsid w:val="0010159A"/>
    <w:rsid w:val="00101637"/>
    <w:rsid w:val="00102626"/>
    <w:rsid w:val="00103155"/>
    <w:rsid w:val="0010372D"/>
    <w:rsid w:val="001051D6"/>
    <w:rsid w:val="00105500"/>
    <w:rsid w:val="00106019"/>
    <w:rsid w:val="00107F43"/>
    <w:rsid w:val="001105B6"/>
    <w:rsid w:val="001112F6"/>
    <w:rsid w:val="00111935"/>
    <w:rsid w:val="00111D31"/>
    <w:rsid w:val="0011228F"/>
    <w:rsid w:val="001126DA"/>
    <w:rsid w:val="00112C8B"/>
    <w:rsid w:val="00112F7E"/>
    <w:rsid w:val="001140F9"/>
    <w:rsid w:val="001145FC"/>
    <w:rsid w:val="001150C4"/>
    <w:rsid w:val="0011512C"/>
    <w:rsid w:val="0011559F"/>
    <w:rsid w:val="00115CAA"/>
    <w:rsid w:val="00116675"/>
    <w:rsid w:val="00117089"/>
    <w:rsid w:val="001208E6"/>
    <w:rsid w:val="00120998"/>
    <w:rsid w:val="00120E2E"/>
    <w:rsid w:val="0012136C"/>
    <w:rsid w:val="00121702"/>
    <w:rsid w:val="00121C57"/>
    <w:rsid w:val="0012347E"/>
    <w:rsid w:val="00123CA5"/>
    <w:rsid w:val="00123CAB"/>
    <w:rsid w:val="00123F8D"/>
    <w:rsid w:val="0012489E"/>
    <w:rsid w:val="00126CD6"/>
    <w:rsid w:val="00127597"/>
    <w:rsid w:val="00127B2F"/>
    <w:rsid w:val="00127DC7"/>
    <w:rsid w:val="0013043F"/>
    <w:rsid w:val="001320A9"/>
    <w:rsid w:val="001323AC"/>
    <w:rsid w:val="0013268F"/>
    <w:rsid w:val="001329BE"/>
    <w:rsid w:val="00132D21"/>
    <w:rsid w:val="0013366B"/>
    <w:rsid w:val="00133805"/>
    <w:rsid w:val="00134A75"/>
    <w:rsid w:val="0013601D"/>
    <w:rsid w:val="00136123"/>
    <w:rsid w:val="00136D74"/>
    <w:rsid w:val="0013727A"/>
    <w:rsid w:val="001373AE"/>
    <w:rsid w:val="001404B4"/>
    <w:rsid w:val="001405D0"/>
    <w:rsid w:val="001406A2"/>
    <w:rsid w:val="00140C22"/>
    <w:rsid w:val="00141B69"/>
    <w:rsid w:val="001424AB"/>
    <w:rsid w:val="001434D1"/>
    <w:rsid w:val="001443C8"/>
    <w:rsid w:val="00146A52"/>
    <w:rsid w:val="00147B98"/>
    <w:rsid w:val="001516B5"/>
    <w:rsid w:val="00152409"/>
    <w:rsid w:val="00152601"/>
    <w:rsid w:val="00152824"/>
    <w:rsid w:val="00153466"/>
    <w:rsid w:val="00155174"/>
    <w:rsid w:val="00155BCE"/>
    <w:rsid w:val="00155C30"/>
    <w:rsid w:val="00157D11"/>
    <w:rsid w:val="0016166B"/>
    <w:rsid w:val="001621F2"/>
    <w:rsid w:val="0016225C"/>
    <w:rsid w:val="001644D1"/>
    <w:rsid w:val="001656A8"/>
    <w:rsid w:val="00165891"/>
    <w:rsid w:val="00166808"/>
    <w:rsid w:val="00166CD2"/>
    <w:rsid w:val="001670C3"/>
    <w:rsid w:val="00170A51"/>
    <w:rsid w:val="00170D88"/>
    <w:rsid w:val="00171917"/>
    <w:rsid w:val="001719A3"/>
    <w:rsid w:val="00172393"/>
    <w:rsid w:val="00173462"/>
    <w:rsid w:val="0017356C"/>
    <w:rsid w:val="00174146"/>
    <w:rsid w:val="00174313"/>
    <w:rsid w:val="0017580E"/>
    <w:rsid w:val="00175834"/>
    <w:rsid w:val="00175E29"/>
    <w:rsid w:val="001761AD"/>
    <w:rsid w:val="0017622A"/>
    <w:rsid w:val="0017630F"/>
    <w:rsid w:val="001764BF"/>
    <w:rsid w:val="001772CE"/>
    <w:rsid w:val="0017731A"/>
    <w:rsid w:val="0017764A"/>
    <w:rsid w:val="00180342"/>
    <w:rsid w:val="0018040F"/>
    <w:rsid w:val="00180787"/>
    <w:rsid w:val="0018078D"/>
    <w:rsid w:val="00181018"/>
    <w:rsid w:val="00181E05"/>
    <w:rsid w:val="001828EC"/>
    <w:rsid w:val="00183C90"/>
    <w:rsid w:val="001856D0"/>
    <w:rsid w:val="00185D05"/>
    <w:rsid w:val="00185F52"/>
    <w:rsid w:val="001861B6"/>
    <w:rsid w:val="00186978"/>
    <w:rsid w:val="0018705E"/>
    <w:rsid w:val="00187946"/>
    <w:rsid w:val="00190312"/>
    <w:rsid w:val="00190883"/>
    <w:rsid w:val="00190B6F"/>
    <w:rsid w:val="001915D9"/>
    <w:rsid w:val="0019471C"/>
    <w:rsid w:val="00194BDE"/>
    <w:rsid w:val="00195027"/>
    <w:rsid w:val="0019538F"/>
    <w:rsid w:val="00195557"/>
    <w:rsid w:val="001966C0"/>
    <w:rsid w:val="001970DF"/>
    <w:rsid w:val="001A09EE"/>
    <w:rsid w:val="001A10D1"/>
    <w:rsid w:val="001A1549"/>
    <w:rsid w:val="001A1E16"/>
    <w:rsid w:val="001A28D2"/>
    <w:rsid w:val="001A2980"/>
    <w:rsid w:val="001A38B5"/>
    <w:rsid w:val="001A3B73"/>
    <w:rsid w:val="001A4A2F"/>
    <w:rsid w:val="001A5546"/>
    <w:rsid w:val="001A5C86"/>
    <w:rsid w:val="001A710B"/>
    <w:rsid w:val="001A7808"/>
    <w:rsid w:val="001B061E"/>
    <w:rsid w:val="001B0A22"/>
    <w:rsid w:val="001B1484"/>
    <w:rsid w:val="001B1A88"/>
    <w:rsid w:val="001B1A9A"/>
    <w:rsid w:val="001B1E26"/>
    <w:rsid w:val="001B20E5"/>
    <w:rsid w:val="001B29B5"/>
    <w:rsid w:val="001B3678"/>
    <w:rsid w:val="001B39D1"/>
    <w:rsid w:val="001B3BD1"/>
    <w:rsid w:val="001B43EB"/>
    <w:rsid w:val="001B4D25"/>
    <w:rsid w:val="001B569D"/>
    <w:rsid w:val="001B58E7"/>
    <w:rsid w:val="001B5A18"/>
    <w:rsid w:val="001B68DB"/>
    <w:rsid w:val="001B69D2"/>
    <w:rsid w:val="001B7B3E"/>
    <w:rsid w:val="001B7B9D"/>
    <w:rsid w:val="001C210F"/>
    <w:rsid w:val="001C2EB9"/>
    <w:rsid w:val="001C498A"/>
    <w:rsid w:val="001C5DCA"/>
    <w:rsid w:val="001C61C4"/>
    <w:rsid w:val="001C6641"/>
    <w:rsid w:val="001D0C6B"/>
    <w:rsid w:val="001D0FA0"/>
    <w:rsid w:val="001D150C"/>
    <w:rsid w:val="001D1A46"/>
    <w:rsid w:val="001D22D1"/>
    <w:rsid w:val="001D23D3"/>
    <w:rsid w:val="001D2EAB"/>
    <w:rsid w:val="001D34E7"/>
    <w:rsid w:val="001D39CF"/>
    <w:rsid w:val="001D3AAB"/>
    <w:rsid w:val="001D5079"/>
    <w:rsid w:val="001D5368"/>
    <w:rsid w:val="001D5E79"/>
    <w:rsid w:val="001E0E3D"/>
    <w:rsid w:val="001E0F8F"/>
    <w:rsid w:val="001E1D76"/>
    <w:rsid w:val="001E31C8"/>
    <w:rsid w:val="001E3937"/>
    <w:rsid w:val="001E3C43"/>
    <w:rsid w:val="001E4202"/>
    <w:rsid w:val="001E4253"/>
    <w:rsid w:val="001E49EE"/>
    <w:rsid w:val="001E4B94"/>
    <w:rsid w:val="001E4C68"/>
    <w:rsid w:val="001E535A"/>
    <w:rsid w:val="001E570C"/>
    <w:rsid w:val="001E6980"/>
    <w:rsid w:val="001E73D0"/>
    <w:rsid w:val="001E7AE1"/>
    <w:rsid w:val="001F182F"/>
    <w:rsid w:val="001F1AD0"/>
    <w:rsid w:val="001F21C1"/>
    <w:rsid w:val="001F2668"/>
    <w:rsid w:val="001F2BC5"/>
    <w:rsid w:val="001F3744"/>
    <w:rsid w:val="001F396D"/>
    <w:rsid w:val="001F39BC"/>
    <w:rsid w:val="001F4D6F"/>
    <w:rsid w:val="001F6282"/>
    <w:rsid w:val="001F64B3"/>
    <w:rsid w:val="0020086C"/>
    <w:rsid w:val="00200A2D"/>
    <w:rsid w:val="00202CED"/>
    <w:rsid w:val="002038A0"/>
    <w:rsid w:val="002038B4"/>
    <w:rsid w:val="00203C55"/>
    <w:rsid w:val="00204B27"/>
    <w:rsid w:val="00205B11"/>
    <w:rsid w:val="00205F1E"/>
    <w:rsid w:val="0020746C"/>
    <w:rsid w:val="00207A2E"/>
    <w:rsid w:val="00207CF6"/>
    <w:rsid w:val="0021137C"/>
    <w:rsid w:val="00211768"/>
    <w:rsid w:val="0021347A"/>
    <w:rsid w:val="00213769"/>
    <w:rsid w:val="00214DC8"/>
    <w:rsid w:val="00215C5F"/>
    <w:rsid w:val="00216214"/>
    <w:rsid w:val="00216242"/>
    <w:rsid w:val="002202DB"/>
    <w:rsid w:val="002206E3"/>
    <w:rsid w:val="00220811"/>
    <w:rsid w:val="00220AEB"/>
    <w:rsid w:val="002214EE"/>
    <w:rsid w:val="00222E16"/>
    <w:rsid w:val="00223296"/>
    <w:rsid w:val="002237A1"/>
    <w:rsid w:val="00223A3B"/>
    <w:rsid w:val="002242F5"/>
    <w:rsid w:val="0022504B"/>
    <w:rsid w:val="002256C4"/>
    <w:rsid w:val="00225979"/>
    <w:rsid w:val="00226162"/>
    <w:rsid w:val="002263AA"/>
    <w:rsid w:val="00226CE0"/>
    <w:rsid w:val="0022756B"/>
    <w:rsid w:val="002301A3"/>
    <w:rsid w:val="002304B3"/>
    <w:rsid w:val="002305A1"/>
    <w:rsid w:val="00230D27"/>
    <w:rsid w:val="00230E57"/>
    <w:rsid w:val="00231023"/>
    <w:rsid w:val="00231D6C"/>
    <w:rsid w:val="00232065"/>
    <w:rsid w:val="00232AB8"/>
    <w:rsid w:val="00232B28"/>
    <w:rsid w:val="00232E80"/>
    <w:rsid w:val="0023332E"/>
    <w:rsid w:val="00233C8D"/>
    <w:rsid w:val="00234F25"/>
    <w:rsid w:val="00235360"/>
    <w:rsid w:val="0023619D"/>
    <w:rsid w:val="00236280"/>
    <w:rsid w:val="00236929"/>
    <w:rsid w:val="00236C9D"/>
    <w:rsid w:val="00236ECA"/>
    <w:rsid w:val="002377F7"/>
    <w:rsid w:val="00237DF3"/>
    <w:rsid w:val="00240104"/>
    <w:rsid w:val="00240CB5"/>
    <w:rsid w:val="002412E6"/>
    <w:rsid w:val="0024133D"/>
    <w:rsid w:val="0024169C"/>
    <w:rsid w:val="00241AB4"/>
    <w:rsid w:val="00241AC9"/>
    <w:rsid w:val="00242A44"/>
    <w:rsid w:val="00242B0B"/>
    <w:rsid w:val="00243192"/>
    <w:rsid w:val="002457E5"/>
    <w:rsid w:val="002462BA"/>
    <w:rsid w:val="00247BC6"/>
    <w:rsid w:val="00250F3C"/>
    <w:rsid w:val="002518C3"/>
    <w:rsid w:val="00251B4E"/>
    <w:rsid w:val="00251EC8"/>
    <w:rsid w:val="002531CF"/>
    <w:rsid w:val="00253914"/>
    <w:rsid w:val="00254BED"/>
    <w:rsid w:val="002552E4"/>
    <w:rsid w:val="00255512"/>
    <w:rsid w:val="00255B0E"/>
    <w:rsid w:val="002561F7"/>
    <w:rsid w:val="002572B1"/>
    <w:rsid w:val="002575D8"/>
    <w:rsid w:val="002576D7"/>
    <w:rsid w:val="00257C6E"/>
    <w:rsid w:val="00257C73"/>
    <w:rsid w:val="00257DF7"/>
    <w:rsid w:val="002602E3"/>
    <w:rsid w:val="002607E7"/>
    <w:rsid w:val="00261750"/>
    <w:rsid w:val="002625BB"/>
    <w:rsid w:val="002663BB"/>
    <w:rsid w:val="0026783F"/>
    <w:rsid w:val="00267C1D"/>
    <w:rsid w:val="002711FA"/>
    <w:rsid w:val="00272C7D"/>
    <w:rsid w:val="00273630"/>
    <w:rsid w:val="002737FC"/>
    <w:rsid w:val="002739EA"/>
    <w:rsid w:val="00275560"/>
    <w:rsid w:val="0027564F"/>
    <w:rsid w:val="002769B5"/>
    <w:rsid w:val="00276CC8"/>
    <w:rsid w:val="0027750F"/>
    <w:rsid w:val="00281A7E"/>
    <w:rsid w:val="00282E57"/>
    <w:rsid w:val="00283C10"/>
    <w:rsid w:val="002842EB"/>
    <w:rsid w:val="00284528"/>
    <w:rsid w:val="00284CA7"/>
    <w:rsid w:val="002852E3"/>
    <w:rsid w:val="0028550A"/>
    <w:rsid w:val="00285628"/>
    <w:rsid w:val="0028647B"/>
    <w:rsid w:val="002869E7"/>
    <w:rsid w:val="00287AE6"/>
    <w:rsid w:val="002903D0"/>
    <w:rsid w:val="00290FF3"/>
    <w:rsid w:val="00291066"/>
    <w:rsid w:val="00291EEC"/>
    <w:rsid w:val="00292D24"/>
    <w:rsid w:val="00293C18"/>
    <w:rsid w:val="00293EA2"/>
    <w:rsid w:val="00294E23"/>
    <w:rsid w:val="00294E32"/>
    <w:rsid w:val="0029516D"/>
    <w:rsid w:val="002956F9"/>
    <w:rsid w:val="0029698B"/>
    <w:rsid w:val="0029698E"/>
    <w:rsid w:val="00296E9E"/>
    <w:rsid w:val="002A0505"/>
    <w:rsid w:val="002A07D6"/>
    <w:rsid w:val="002A095E"/>
    <w:rsid w:val="002A2612"/>
    <w:rsid w:val="002A32DC"/>
    <w:rsid w:val="002A33F9"/>
    <w:rsid w:val="002A3C75"/>
    <w:rsid w:val="002A4E58"/>
    <w:rsid w:val="002A4F38"/>
    <w:rsid w:val="002A5115"/>
    <w:rsid w:val="002A5257"/>
    <w:rsid w:val="002A5673"/>
    <w:rsid w:val="002A5FD1"/>
    <w:rsid w:val="002A68F3"/>
    <w:rsid w:val="002A737A"/>
    <w:rsid w:val="002A7625"/>
    <w:rsid w:val="002B1172"/>
    <w:rsid w:val="002B260D"/>
    <w:rsid w:val="002B2E4C"/>
    <w:rsid w:val="002B30B6"/>
    <w:rsid w:val="002B340A"/>
    <w:rsid w:val="002B3555"/>
    <w:rsid w:val="002B52AA"/>
    <w:rsid w:val="002B5DFF"/>
    <w:rsid w:val="002B603B"/>
    <w:rsid w:val="002B6D4B"/>
    <w:rsid w:val="002B722A"/>
    <w:rsid w:val="002B7FB6"/>
    <w:rsid w:val="002C05F4"/>
    <w:rsid w:val="002C1E6D"/>
    <w:rsid w:val="002C229D"/>
    <w:rsid w:val="002C29E6"/>
    <w:rsid w:val="002C31C3"/>
    <w:rsid w:val="002C3ABA"/>
    <w:rsid w:val="002C3EDB"/>
    <w:rsid w:val="002C4B6D"/>
    <w:rsid w:val="002C4E6D"/>
    <w:rsid w:val="002C533F"/>
    <w:rsid w:val="002C5A6A"/>
    <w:rsid w:val="002C63CB"/>
    <w:rsid w:val="002C6FB3"/>
    <w:rsid w:val="002C720B"/>
    <w:rsid w:val="002C7C0C"/>
    <w:rsid w:val="002C7F94"/>
    <w:rsid w:val="002D0DAC"/>
    <w:rsid w:val="002D0E91"/>
    <w:rsid w:val="002D33CE"/>
    <w:rsid w:val="002D3DF2"/>
    <w:rsid w:val="002D3F5E"/>
    <w:rsid w:val="002D4F68"/>
    <w:rsid w:val="002D5879"/>
    <w:rsid w:val="002D595B"/>
    <w:rsid w:val="002D7C48"/>
    <w:rsid w:val="002D7D66"/>
    <w:rsid w:val="002E045A"/>
    <w:rsid w:val="002E08D8"/>
    <w:rsid w:val="002E1A68"/>
    <w:rsid w:val="002E1A6A"/>
    <w:rsid w:val="002E2537"/>
    <w:rsid w:val="002E4056"/>
    <w:rsid w:val="002E508F"/>
    <w:rsid w:val="002E5A0A"/>
    <w:rsid w:val="002E6E9C"/>
    <w:rsid w:val="002E7276"/>
    <w:rsid w:val="002E79AB"/>
    <w:rsid w:val="002E7E70"/>
    <w:rsid w:val="002F0D32"/>
    <w:rsid w:val="002F15E5"/>
    <w:rsid w:val="002F17F7"/>
    <w:rsid w:val="002F3162"/>
    <w:rsid w:val="002F3E55"/>
    <w:rsid w:val="002F4C1A"/>
    <w:rsid w:val="002F660E"/>
    <w:rsid w:val="002F6DDB"/>
    <w:rsid w:val="002F72BE"/>
    <w:rsid w:val="002F7FAF"/>
    <w:rsid w:val="0030012F"/>
    <w:rsid w:val="0030200D"/>
    <w:rsid w:val="003023E0"/>
    <w:rsid w:val="00302D20"/>
    <w:rsid w:val="00303033"/>
    <w:rsid w:val="00303044"/>
    <w:rsid w:val="00303087"/>
    <w:rsid w:val="00303C57"/>
    <w:rsid w:val="00304803"/>
    <w:rsid w:val="0030563B"/>
    <w:rsid w:val="003066D5"/>
    <w:rsid w:val="00307C6C"/>
    <w:rsid w:val="00307F73"/>
    <w:rsid w:val="003103D9"/>
    <w:rsid w:val="00310840"/>
    <w:rsid w:val="00311873"/>
    <w:rsid w:val="00311D9F"/>
    <w:rsid w:val="003124F4"/>
    <w:rsid w:val="00313B93"/>
    <w:rsid w:val="00313DA6"/>
    <w:rsid w:val="0031416E"/>
    <w:rsid w:val="00314241"/>
    <w:rsid w:val="00314344"/>
    <w:rsid w:val="003148AB"/>
    <w:rsid w:val="003148B5"/>
    <w:rsid w:val="0031494E"/>
    <w:rsid w:val="00315AD4"/>
    <w:rsid w:val="00315C35"/>
    <w:rsid w:val="00316128"/>
    <w:rsid w:val="003171AF"/>
    <w:rsid w:val="0031756F"/>
    <w:rsid w:val="00317925"/>
    <w:rsid w:val="0032049B"/>
    <w:rsid w:val="00320D9C"/>
    <w:rsid w:val="00320EF8"/>
    <w:rsid w:val="00321139"/>
    <w:rsid w:val="003213C7"/>
    <w:rsid w:val="00322185"/>
    <w:rsid w:val="0032312A"/>
    <w:rsid w:val="003237C1"/>
    <w:rsid w:val="00323930"/>
    <w:rsid w:val="003239DE"/>
    <w:rsid w:val="00324025"/>
    <w:rsid w:val="00324697"/>
    <w:rsid w:val="00324D3C"/>
    <w:rsid w:val="003258C6"/>
    <w:rsid w:val="00327376"/>
    <w:rsid w:val="00327E8D"/>
    <w:rsid w:val="0033085F"/>
    <w:rsid w:val="00330CF2"/>
    <w:rsid w:val="003310C5"/>
    <w:rsid w:val="00331359"/>
    <w:rsid w:val="00331D01"/>
    <w:rsid w:val="00331D60"/>
    <w:rsid w:val="003322E9"/>
    <w:rsid w:val="003322FC"/>
    <w:rsid w:val="003324CD"/>
    <w:rsid w:val="00332AE8"/>
    <w:rsid w:val="00332ED7"/>
    <w:rsid w:val="003337BE"/>
    <w:rsid w:val="00333CDD"/>
    <w:rsid w:val="00333E20"/>
    <w:rsid w:val="0033434D"/>
    <w:rsid w:val="00335A52"/>
    <w:rsid w:val="00336394"/>
    <w:rsid w:val="00337AE6"/>
    <w:rsid w:val="0034088F"/>
    <w:rsid w:val="00341A8B"/>
    <w:rsid w:val="0034210C"/>
    <w:rsid w:val="00342A9E"/>
    <w:rsid w:val="00343208"/>
    <w:rsid w:val="0034410E"/>
    <w:rsid w:val="00344515"/>
    <w:rsid w:val="00344AA1"/>
    <w:rsid w:val="00344E7A"/>
    <w:rsid w:val="0034717A"/>
    <w:rsid w:val="0034724F"/>
    <w:rsid w:val="00350564"/>
    <w:rsid w:val="00351501"/>
    <w:rsid w:val="00351F43"/>
    <w:rsid w:val="0035221A"/>
    <w:rsid w:val="00352E3F"/>
    <w:rsid w:val="0035371F"/>
    <w:rsid w:val="003539F1"/>
    <w:rsid w:val="00354076"/>
    <w:rsid w:val="0035426D"/>
    <w:rsid w:val="00354305"/>
    <w:rsid w:val="003547F1"/>
    <w:rsid w:val="00354AA9"/>
    <w:rsid w:val="00354DAA"/>
    <w:rsid w:val="003555AB"/>
    <w:rsid w:val="00355C4E"/>
    <w:rsid w:val="00356948"/>
    <w:rsid w:val="0035755C"/>
    <w:rsid w:val="00357A37"/>
    <w:rsid w:val="00357E35"/>
    <w:rsid w:val="003601BB"/>
    <w:rsid w:val="0036030A"/>
    <w:rsid w:val="00360B48"/>
    <w:rsid w:val="0036197D"/>
    <w:rsid w:val="00361A32"/>
    <w:rsid w:val="00362AAC"/>
    <w:rsid w:val="00362CF8"/>
    <w:rsid w:val="00364664"/>
    <w:rsid w:val="0036587A"/>
    <w:rsid w:val="00365DBA"/>
    <w:rsid w:val="0036641E"/>
    <w:rsid w:val="00370639"/>
    <w:rsid w:val="00371281"/>
    <w:rsid w:val="003724BF"/>
    <w:rsid w:val="00372BBF"/>
    <w:rsid w:val="00372BE0"/>
    <w:rsid w:val="0037349E"/>
    <w:rsid w:val="00373E91"/>
    <w:rsid w:val="00373F8B"/>
    <w:rsid w:val="003757FB"/>
    <w:rsid w:val="00375B0F"/>
    <w:rsid w:val="00375D76"/>
    <w:rsid w:val="00376AA5"/>
    <w:rsid w:val="003775EC"/>
    <w:rsid w:val="003778E9"/>
    <w:rsid w:val="00377B0A"/>
    <w:rsid w:val="00380593"/>
    <w:rsid w:val="00380660"/>
    <w:rsid w:val="003806EA"/>
    <w:rsid w:val="00380713"/>
    <w:rsid w:val="00380B5C"/>
    <w:rsid w:val="0038104E"/>
    <w:rsid w:val="00381211"/>
    <w:rsid w:val="003818BF"/>
    <w:rsid w:val="00381C51"/>
    <w:rsid w:val="00381ED3"/>
    <w:rsid w:val="003821AB"/>
    <w:rsid w:val="003825A3"/>
    <w:rsid w:val="00382DC1"/>
    <w:rsid w:val="00382F59"/>
    <w:rsid w:val="00383264"/>
    <w:rsid w:val="003835A2"/>
    <w:rsid w:val="003835BC"/>
    <w:rsid w:val="00383812"/>
    <w:rsid w:val="00383EAE"/>
    <w:rsid w:val="00385F02"/>
    <w:rsid w:val="0038601B"/>
    <w:rsid w:val="0038700A"/>
    <w:rsid w:val="00387A89"/>
    <w:rsid w:val="00387D51"/>
    <w:rsid w:val="0039008F"/>
    <w:rsid w:val="00391A36"/>
    <w:rsid w:val="00392109"/>
    <w:rsid w:val="00393E62"/>
    <w:rsid w:val="0039416E"/>
    <w:rsid w:val="0039524C"/>
    <w:rsid w:val="0039554E"/>
    <w:rsid w:val="003965E4"/>
    <w:rsid w:val="003A149E"/>
    <w:rsid w:val="003A1A1A"/>
    <w:rsid w:val="003A322A"/>
    <w:rsid w:val="003A356F"/>
    <w:rsid w:val="003A3E67"/>
    <w:rsid w:val="003A4340"/>
    <w:rsid w:val="003A4529"/>
    <w:rsid w:val="003A4CFA"/>
    <w:rsid w:val="003A4D26"/>
    <w:rsid w:val="003A772F"/>
    <w:rsid w:val="003A7C7D"/>
    <w:rsid w:val="003B0282"/>
    <w:rsid w:val="003B1E64"/>
    <w:rsid w:val="003B1EBD"/>
    <w:rsid w:val="003B206A"/>
    <w:rsid w:val="003B250B"/>
    <w:rsid w:val="003B2D07"/>
    <w:rsid w:val="003B31B6"/>
    <w:rsid w:val="003B3728"/>
    <w:rsid w:val="003B3A64"/>
    <w:rsid w:val="003B3B92"/>
    <w:rsid w:val="003B3D04"/>
    <w:rsid w:val="003B3EC5"/>
    <w:rsid w:val="003B4702"/>
    <w:rsid w:val="003B5B34"/>
    <w:rsid w:val="003B6933"/>
    <w:rsid w:val="003B6FEC"/>
    <w:rsid w:val="003B71C6"/>
    <w:rsid w:val="003B7929"/>
    <w:rsid w:val="003B7FD1"/>
    <w:rsid w:val="003C0820"/>
    <w:rsid w:val="003C0B5B"/>
    <w:rsid w:val="003C14B8"/>
    <w:rsid w:val="003C1A0E"/>
    <w:rsid w:val="003C2FB0"/>
    <w:rsid w:val="003C3152"/>
    <w:rsid w:val="003C3247"/>
    <w:rsid w:val="003C468E"/>
    <w:rsid w:val="003C478C"/>
    <w:rsid w:val="003C4B3C"/>
    <w:rsid w:val="003C5097"/>
    <w:rsid w:val="003C60B3"/>
    <w:rsid w:val="003C66A6"/>
    <w:rsid w:val="003C6720"/>
    <w:rsid w:val="003C767F"/>
    <w:rsid w:val="003C7D6D"/>
    <w:rsid w:val="003D072F"/>
    <w:rsid w:val="003D0BC1"/>
    <w:rsid w:val="003D21A7"/>
    <w:rsid w:val="003D23CA"/>
    <w:rsid w:val="003D31EF"/>
    <w:rsid w:val="003D3848"/>
    <w:rsid w:val="003D5153"/>
    <w:rsid w:val="003D5AF5"/>
    <w:rsid w:val="003D6153"/>
    <w:rsid w:val="003D6ED9"/>
    <w:rsid w:val="003D72FD"/>
    <w:rsid w:val="003D7770"/>
    <w:rsid w:val="003D791E"/>
    <w:rsid w:val="003E1790"/>
    <w:rsid w:val="003E1C22"/>
    <w:rsid w:val="003E1F76"/>
    <w:rsid w:val="003E2898"/>
    <w:rsid w:val="003E2D7A"/>
    <w:rsid w:val="003E30A0"/>
    <w:rsid w:val="003E3B64"/>
    <w:rsid w:val="003E4134"/>
    <w:rsid w:val="003E479B"/>
    <w:rsid w:val="003E565E"/>
    <w:rsid w:val="003E610F"/>
    <w:rsid w:val="003E6E61"/>
    <w:rsid w:val="003E6F08"/>
    <w:rsid w:val="003E72F9"/>
    <w:rsid w:val="003E7C17"/>
    <w:rsid w:val="003F0693"/>
    <w:rsid w:val="003F0F6A"/>
    <w:rsid w:val="003F1249"/>
    <w:rsid w:val="003F19B8"/>
    <w:rsid w:val="003F23F1"/>
    <w:rsid w:val="003F29B6"/>
    <w:rsid w:val="003F3E70"/>
    <w:rsid w:val="003F4223"/>
    <w:rsid w:val="003F4B4F"/>
    <w:rsid w:val="003F4C86"/>
    <w:rsid w:val="003F5DD5"/>
    <w:rsid w:val="003F6057"/>
    <w:rsid w:val="003F6244"/>
    <w:rsid w:val="003F7045"/>
    <w:rsid w:val="003F744F"/>
    <w:rsid w:val="003F7A8B"/>
    <w:rsid w:val="003F7D83"/>
    <w:rsid w:val="0040030C"/>
    <w:rsid w:val="00400A4A"/>
    <w:rsid w:val="004017F1"/>
    <w:rsid w:val="004018F4"/>
    <w:rsid w:val="00402B03"/>
    <w:rsid w:val="00404994"/>
    <w:rsid w:val="004058C6"/>
    <w:rsid w:val="004063B9"/>
    <w:rsid w:val="00406C80"/>
    <w:rsid w:val="00406F38"/>
    <w:rsid w:val="0040702B"/>
    <w:rsid w:val="00407E7B"/>
    <w:rsid w:val="004101E4"/>
    <w:rsid w:val="00410831"/>
    <w:rsid w:val="004116E0"/>
    <w:rsid w:val="00412641"/>
    <w:rsid w:val="00413351"/>
    <w:rsid w:val="00413DDB"/>
    <w:rsid w:val="004149A7"/>
    <w:rsid w:val="00414ADE"/>
    <w:rsid w:val="00415178"/>
    <w:rsid w:val="00415688"/>
    <w:rsid w:val="00415DA9"/>
    <w:rsid w:val="004162BE"/>
    <w:rsid w:val="00416B2C"/>
    <w:rsid w:val="00417486"/>
    <w:rsid w:val="00417B8C"/>
    <w:rsid w:val="0042129E"/>
    <w:rsid w:val="00421409"/>
    <w:rsid w:val="004225CF"/>
    <w:rsid w:val="00423137"/>
    <w:rsid w:val="0042424C"/>
    <w:rsid w:val="00424C82"/>
    <w:rsid w:val="0042548A"/>
    <w:rsid w:val="00425EE4"/>
    <w:rsid w:val="004268A2"/>
    <w:rsid w:val="00426E74"/>
    <w:rsid w:val="004271B5"/>
    <w:rsid w:val="00427398"/>
    <w:rsid w:val="00427A1D"/>
    <w:rsid w:val="0043037A"/>
    <w:rsid w:val="0043075E"/>
    <w:rsid w:val="0043124F"/>
    <w:rsid w:val="00431FC4"/>
    <w:rsid w:val="00432713"/>
    <w:rsid w:val="00432817"/>
    <w:rsid w:val="00433544"/>
    <w:rsid w:val="00433F35"/>
    <w:rsid w:val="00434374"/>
    <w:rsid w:val="00434668"/>
    <w:rsid w:val="0043481A"/>
    <w:rsid w:val="004351F1"/>
    <w:rsid w:val="004355B1"/>
    <w:rsid w:val="00436501"/>
    <w:rsid w:val="00436A66"/>
    <w:rsid w:val="00436E83"/>
    <w:rsid w:val="004375AD"/>
    <w:rsid w:val="00437EA0"/>
    <w:rsid w:val="0044039C"/>
    <w:rsid w:val="00440B67"/>
    <w:rsid w:val="00440D72"/>
    <w:rsid w:val="00440ED1"/>
    <w:rsid w:val="00441590"/>
    <w:rsid w:val="00441606"/>
    <w:rsid w:val="00441E68"/>
    <w:rsid w:val="00441FEB"/>
    <w:rsid w:val="00442A2F"/>
    <w:rsid w:val="00443337"/>
    <w:rsid w:val="004435D5"/>
    <w:rsid w:val="004439FD"/>
    <w:rsid w:val="00443F72"/>
    <w:rsid w:val="00444357"/>
    <w:rsid w:val="004447A6"/>
    <w:rsid w:val="00444AA1"/>
    <w:rsid w:val="0044567C"/>
    <w:rsid w:val="004457E5"/>
    <w:rsid w:val="00445DB8"/>
    <w:rsid w:val="00450174"/>
    <w:rsid w:val="004506D1"/>
    <w:rsid w:val="00450B28"/>
    <w:rsid w:val="004517A7"/>
    <w:rsid w:val="00451BAA"/>
    <w:rsid w:val="00452EC7"/>
    <w:rsid w:val="00453307"/>
    <w:rsid w:val="004541A1"/>
    <w:rsid w:val="00454517"/>
    <w:rsid w:val="004545A7"/>
    <w:rsid w:val="00454B4D"/>
    <w:rsid w:val="00454B73"/>
    <w:rsid w:val="0045591C"/>
    <w:rsid w:val="00457158"/>
    <w:rsid w:val="004575D5"/>
    <w:rsid w:val="0045785B"/>
    <w:rsid w:val="00460058"/>
    <w:rsid w:val="004614A4"/>
    <w:rsid w:val="00463C75"/>
    <w:rsid w:val="00463C77"/>
    <w:rsid w:val="00463FC5"/>
    <w:rsid w:val="004656E7"/>
    <w:rsid w:val="00466AFE"/>
    <w:rsid w:val="0046751A"/>
    <w:rsid w:val="00467A19"/>
    <w:rsid w:val="00467B4C"/>
    <w:rsid w:val="00467FD2"/>
    <w:rsid w:val="00470238"/>
    <w:rsid w:val="0047194A"/>
    <w:rsid w:val="00472354"/>
    <w:rsid w:val="004728B2"/>
    <w:rsid w:val="00473B1D"/>
    <w:rsid w:val="0047470D"/>
    <w:rsid w:val="004748EE"/>
    <w:rsid w:val="00474A69"/>
    <w:rsid w:val="00474C2C"/>
    <w:rsid w:val="00474F31"/>
    <w:rsid w:val="00476E9C"/>
    <w:rsid w:val="00477EC4"/>
    <w:rsid w:val="004801F7"/>
    <w:rsid w:val="0048047E"/>
    <w:rsid w:val="00480D44"/>
    <w:rsid w:val="004811B3"/>
    <w:rsid w:val="00481437"/>
    <w:rsid w:val="00481E8A"/>
    <w:rsid w:val="00482909"/>
    <w:rsid w:val="00482965"/>
    <w:rsid w:val="004834DA"/>
    <w:rsid w:val="00483FB4"/>
    <w:rsid w:val="00484ADD"/>
    <w:rsid w:val="0048557B"/>
    <w:rsid w:val="004868DD"/>
    <w:rsid w:val="00487E6A"/>
    <w:rsid w:val="00490B5B"/>
    <w:rsid w:val="00491A7F"/>
    <w:rsid w:val="00491B06"/>
    <w:rsid w:val="00491B11"/>
    <w:rsid w:val="00491E60"/>
    <w:rsid w:val="00492F64"/>
    <w:rsid w:val="00493A24"/>
    <w:rsid w:val="00494F4C"/>
    <w:rsid w:val="0049519F"/>
    <w:rsid w:val="00497290"/>
    <w:rsid w:val="0049770E"/>
    <w:rsid w:val="004A06C3"/>
    <w:rsid w:val="004A095C"/>
    <w:rsid w:val="004A0FCF"/>
    <w:rsid w:val="004A14FA"/>
    <w:rsid w:val="004A160C"/>
    <w:rsid w:val="004A1BB4"/>
    <w:rsid w:val="004A293F"/>
    <w:rsid w:val="004A2C6E"/>
    <w:rsid w:val="004A33C0"/>
    <w:rsid w:val="004A5EDE"/>
    <w:rsid w:val="004A6575"/>
    <w:rsid w:val="004A69A9"/>
    <w:rsid w:val="004B0C67"/>
    <w:rsid w:val="004B16AE"/>
    <w:rsid w:val="004B1954"/>
    <w:rsid w:val="004B3057"/>
    <w:rsid w:val="004B359B"/>
    <w:rsid w:val="004B35D1"/>
    <w:rsid w:val="004B3877"/>
    <w:rsid w:val="004B3BCC"/>
    <w:rsid w:val="004B4EC9"/>
    <w:rsid w:val="004B6442"/>
    <w:rsid w:val="004B7301"/>
    <w:rsid w:val="004B7E32"/>
    <w:rsid w:val="004C066F"/>
    <w:rsid w:val="004C08EC"/>
    <w:rsid w:val="004C240F"/>
    <w:rsid w:val="004C2CB5"/>
    <w:rsid w:val="004C2CDF"/>
    <w:rsid w:val="004C2EC3"/>
    <w:rsid w:val="004C547E"/>
    <w:rsid w:val="004C5FF3"/>
    <w:rsid w:val="004C6285"/>
    <w:rsid w:val="004C6A95"/>
    <w:rsid w:val="004C6FD0"/>
    <w:rsid w:val="004D08A6"/>
    <w:rsid w:val="004D23F7"/>
    <w:rsid w:val="004D2F09"/>
    <w:rsid w:val="004D3974"/>
    <w:rsid w:val="004D4143"/>
    <w:rsid w:val="004D452E"/>
    <w:rsid w:val="004D51A3"/>
    <w:rsid w:val="004D5C59"/>
    <w:rsid w:val="004D6FB6"/>
    <w:rsid w:val="004D73BC"/>
    <w:rsid w:val="004D7C67"/>
    <w:rsid w:val="004E248B"/>
    <w:rsid w:val="004E2A22"/>
    <w:rsid w:val="004E2D8E"/>
    <w:rsid w:val="004E3DAB"/>
    <w:rsid w:val="004E40D4"/>
    <w:rsid w:val="004E418B"/>
    <w:rsid w:val="004E4961"/>
    <w:rsid w:val="004E591F"/>
    <w:rsid w:val="004E754F"/>
    <w:rsid w:val="004F15CB"/>
    <w:rsid w:val="004F2843"/>
    <w:rsid w:val="004F2FFF"/>
    <w:rsid w:val="004F32F2"/>
    <w:rsid w:val="004F35B6"/>
    <w:rsid w:val="004F3CBF"/>
    <w:rsid w:val="004F4265"/>
    <w:rsid w:val="004F42E1"/>
    <w:rsid w:val="004F43CE"/>
    <w:rsid w:val="004F585C"/>
    <w:rsid w:val="004F5F34"/>
    <w:rsid w:val="004F7224"/>
    <w:rsid w:val="004F72BD"/>
    <w:rsid w:val="005001B6"/>
    <w:rsid w:val="0050114C"/>
    <w:rsid w:val="005012BB"/>
    <w:rsid w:val="00501AEB"/>
    <w:rsid w:val="00501B0A"/>
    <w:rsid w:val="00501BDF"/>
    <w:rsid w:val="00501EEE"/>
    <w:rsid w:val="005042A9"/>
    <w:rsid w:val="005046E7"/>
    <w:rsid w:val="00504850"/>
    <w:rsid w:val="00504E86"/>
    <w:rsid w:val="005065F5"/>
    <w:rsid w:val="00506DF6"/>
    <w:rsid w:val="00507A29"/>
    <w:rsid w:val="00510E9F"/>
    <w:rsid w:val="005111DA"/>
    <w:rsid w:val="00511C02"/>
    <w:rsid w:val="00511E57"/>
    <w:rsid w:val="00512487"/>
    <w:rsid w:val="00512837"/>
    <w:rsid w:val="00513535"/>
    <w:rsid w:val="00513ED2"/>
    <w:rsid w:val="005151B0"/>
    <w:rsid w:val="00515B91"/>
    <w:rsid w:val="00516818"/>
    <w:rsid w:val="00516833"/>
    <w:rsid w:val="00516E12"/>
    <w:rsid w:val="005207D3"/>
    <w:rsid w:val="00520A80"/>
    <w:rsid w:val="00520BE4"/>
    <w:rsid w:val="00521FAF"/>
    <w:rsid w:val="005237AF"/>
    <w:rsid w:val="00523978"/>
    <w:rsid w:val="00523ACB"/>
    <w:rsid w:val="00523E4B"/>
    <w:rsid w:val="005240C7"/>
    <w:rsid w:val="00524D30"/>
    <w:rsid w:val="00524E80"/>
    <w:rsid w:val="005254F8"/>
    <w:rsid w:val="00526251"/>
    <w:rsid w:val="0052671C"/>
    <w:rsid w:val="00526ADC"/>
    <w:rsid w:val="00526CEC"/>
    <w:rsid w:val="0052791E"/>
    <w:rsid w:val="00527E85"/>
    <w:rsid w:val="00530910"/>
    <w:rsid w:val="00530DE1"/>
    <w:rsid w:val="00530F04"/>
    <w:rsid w:val="00531BC1"/>
    <w:rsid w:val="005321DD"/>
    <w:rsid w:val="00532801"/>
    <w:rsid w:val="00532CE0"/>
    <w:rsid w:val="00533002"/>
    <w:rsid w:val="00533B90"/>
    <w:rsid w:val="00534907"/>
    <w:rsid w:val="00534B0F"/>
    <w:rsid w:val="00535418"/>
    <w:rsid w:val="0053568B"/>
    <w:rsid w:val="00535BB0"/>
    <w:rsid w:val="0053666E"/>
    <w:rsid w:val="00536AC5"/>
    <w:rsid w:val="00537B99"/>
    <w:rsid w:val="00537E3D"/>
    <w:rsid w:val="00540863"/>
    <w:rsid w:val="00540B48"/>
    <w:rsid w:val="005417E7"/>
    <w:rsid w:val="00542040"/>
    <w:rsid w:val="005422F4"/>
    <w:rsid w:val="005423F5"/>
    <w:rsid w:val="00542C33"/>
    <w:rsid w:val="00543572"/>
    <w:rsid w:val="00544BF4"/>
    <w:rsid w:val="0054671F"/>
    <w:rsid w:val="00546986"/>
    <w:rsid w:val="00546EAA"/>
    <w:rsid w:val="005470F9"/>
    <w:rsid w:val="00550213"/>
    <w:rsid w:val="00550EF9"/>
    <w:rsid w:val="005532F0"/>
    <w:rsid w:val="005537C9"/>
    <w:rsid w:val="00553C47"/>
    <w:rsid w:val="0055402C"/>
    <w:rsid w:val="005542F6"/>
    <w:rsid w:val="005561B4"/>
    <w:rsid w:val="00556F03"/>
    <w:rsid w:val="00557395"/>
    <w:rsid w:val="00557D67"/>
    <w:rsid w:val="00561C0E"/>
    <w:rsid w:val="005629B5"/>
    <w:rsid w:val="00562F43"/>
    <w:rsid w:val="00562FFD"/>
    <w:rsid w:val="005630C8"/>
    <w:rsid w:val="0056328E"/>
    <w:rsid w:val="00563F87"/>
    <w:rsid w:val="00564A3F"/>
    <w:rsid w:val="00564D44"/>
    <w:rsid w:val="00565980"/>
    <w:rsid w:val="00566119"/>
    <w:rsid w:val="005665E8"/>
    <w:rsid w:val="005670BF"/>
    <w:rsid w:val="005700BC"/>
    <w:rsid w:val="0057019B"/>
    <w:rsid w:val="00570664"/>
    <w:rsid w:val="00571D61"/>
    <w:rsid w:val="0057286B"/>
    <w:rsid w:val="00573997"/>
    <w:rsid w:val="0057411D"/>
    <w:rsid w:val="005749AB"/>
    <w:rsid w:val="005753A8"/>
    <w:rsid w:val="00575862"/>
    <w:rsid w:val="005764ED"/>
    <w:rsid w:val="005768DB"/>
    <w:rsid w:val="00577432"/>
    <w:rsid w:val="005778A8"/>
    <w:rsid w:val="005805C6"/>
    <w:rsid w:val="00580940"/>
    <w:rsid w:val="005825A9"/>
    <w:rsid w:val="005839EA"/>
    <w:rsid w:val="00584F41"/>
    <w:rsid w:val="00585172"/>
    <w:rsid w:val="00587008"/>
    <w:rsid w:val="00587252"/>
    <w:rsid w:val="005900A0"/>
    <w:rsid w:val="00590551"/>
    <w:rsid w:val="005912DB"/>
    <w:rsid w:val="005913A6"/>
    <w:rsid w:val="0059177B"/>
    <w:rsid w:val="00591ADF"/>
    <w:rsid w:val="00592689"/>
    <w:rsid w:val="005927F3"/>
    <w:rsid w:val="00592AC5"/>
    <w:rsid w:val="00593535"/>
    <w:rsid w:val="00593CC8"/>
    <w:rsid w:val="00593D96"/>
    <w:rsid w:val="00594A20"/>
    <w:rsid w:val="00594E40"/>
    <w:rsid w:val="00594F1B"/>
    <w:rsid w:val="00595427"/>
    <w:rsid w:val="0059566C"/>
    <w:rsid w:val="0059796D"/>
    <w:rsid w:val="00597A0B"/>
    <w:rsid w:val="005A0535"/>
    <w:rsid w:val="005A4704"/>
    <w:rsid w:val="005A481B"/>
    <w:rsid w:val="005A4B71"/>
    <w:rsid w:val="005A58C9"/>
    <w:rsid w:val="005A7A41"/>
    <w:rsid w:val="005B18AB"/>
    <w:rsid w:val="005B1BAA"/>
    <w:rsid w:val="005B1D66"/>
    <w:rsid w:val="005B2209"/>
    <w:rsid w:val="005B3458"/>
    <w:rsid w:val="005B39B1"/>
    <w:rsid w:val="005B3EBC"/>
    <w:rsid w:val="005B48DF"/>
    <w:rsid w:val="005B60BA"/>
    <w:rsid w:val="005B6A23"/>
    <w:rsid w:val="005B6A36"/>
    <w:rsid w:val="005B6B8B"/>
    <w:rsid w:val="005B6F20"/>
    <w:rsid w:val="005B72EE"/>
    <w:rsid w:val="005C0150"/>
    <w:rsid w:val="005C04EB"/>
    <w:rsid w:val="005C0AE1"/>
    <w:rsid w:val="005C12AC"/>
    <w:rsid w:val="005C241A"/>
    <w:rsid w:val="005C250B"/>
    <w:rsid w:val="005C2899"/>
    <w:rsid w:val="005C4CF0"/>
    <w:rsid w:val="005C5745"/>
    <w:rsid w:val="005C57D6"/>
    <w:rsid w:val="005C5954"/>
    <w:rsid w:val="005C5EDC"/>
    <w:rsid w:val="005C6F2B"/>
    <w:rsid w:val="005D07D3"/>
    <w:rsid w:val="005D1B31"/>
    <w:rsid w:val="005D212B"/>
    <w:rsid w:val="005D2AAE"/>
    <w:rsid w:val="005D31BD"/>
    <w:rsid w:val="005D440B"/>
    <w:rsid w:val="005D4F32"/>
    <w:rsid w:val="005D5147"/>
    <w:rsid w:val="005D6423"/>
    <w:rsid w:val="005D69C4"/>
    <w:rsid w:val="005E0052"/>
    <w:rsid w:val="005E2B44"/>
    <w:rsid w:val="005E2B4F"/>
    <w:rsid w:val="005E3DD7"/>
    <w:rsid w:val="005E4701"/>
    <w:rsid w:val="005E7A87"/>
    <w:rsid w:val="005F03BA"/>
    <w:rsid w:val="005F0F1E"/>
    <w:rsid w:val="005F1C9A"/>
    <w:rsid w:val="005F2493"/>
    <w:rsid w:val="005F2789"/>
    <w:rsid w:val="005F4893"/>
    <w:rsid w:val="005F4A63"/>
    <w:rsid w:val="005F4B36"/>
    <w:rsid w:val="005F4B90"/>
    <w:rsid w:val="005F553D"/>
    <w:rsid w:val="005F6542"/>
    <w:rsid w:val="005F69A7"/>
    <w:rsid w:val="006007E2"/>
    <w:rsid w:val="00600A2B"/>
    <w:rsid w:val="00601172"/>
    <w:rsid w:val="0060130C"/>
    <w:rsid w:val="0060151E"/>
    <w:rsid w:val="00601ADD"/>
    <w:rsid w:val="006036CE"/>
    <w:rsid w:val="00603A6F"/>
    <w:rsid w:val="00604005"/>
    <w:rsid w:val="00604389"/>
    <w:rsid w:val="00604637"/>
    <w:rsid w:val="00604E9C"/>
    <w:rsid w:val="00605C1D"/>
    <w:rsid w:val="00606D8C"/>
    <w:rsid w:val="00607856"/>
    <w:rsid w:val="00607E44"/>
    <w:rsid w:val="00607FF5"/>
    <w:rsid w:val="00611355"/>
    <w:rsid w:val="006115B7"/>
    <w:rsid w:val="006119B5"/>
    <w:rsid w:val="00612603"/>
    <w:rsid w:val="00612743"/>
    <w:rsid w:val="00612B03"/>
    <w:rsid w:val="0061310C"/>
    <w:rsid w:val="00613319"/>
    <w:rsid w:val="00614328"/>
    <w:rsid w:val="00614D5C"/>
    <w:rsid w:val="0061526A"/>
    <w:rsid w:val="006157CD"/>
    <w:rsid w:val="0061653C"/>
    <w:rsid w:val="006174AF"/>
    <w:rsid w:val="00620B0C"/>
    <w:rsid w:val="00621E84"/>
    <w:rsid w:val="0062227C"/>
    <w:rsid w:val="00623294"/>
    <w:rsid w:val="006239C1"/>
    <w:rsid w:val="00623A64"/>
    <w:rsid w:val="006252B3"/>
    <w:rsid w:val="0062597C"/>
    <w:rsid w:val="00625B04"/>
    <w:rsid w:val="00626879"/>
    <w:rsid w:val="006273AF"/>
    <w:rsid w:val="006273D8"/>
    <w:rsid w:val="00627B72"/>
    <w:rsid w:val="00631AAA"/>
    <w:rsid w:val="00632645"/>
    <w:rsid w:val="00632B11"/>
    <w:rsid w:val="00634018"/>
    <w:rsid w:val="00635020"/>
    <w:rsid w:val="0063528E"/>
    <w:rsid w:val="006354AC"/>
    <w:rsid w:val="006354BA"/>
    <w:rsid w:val="00636705"/>
    <w:rsid w:val="00636923"/>
    <w:rsid w:val="006370AF"/>
    <w:rsid w:val="00640559"/>
    <w:rsid w:val="00641288"/>
    <w:rsid w:val="00642667"/>
    <w:rsid w:val="00642A48"/>
    <w:rsid w:val="00642AA3"/>
    <w:rsid w:val="00644E0A"/>
    <w:rsid w:val="00645351"/>
    <w:rsid w:val="00646176"/>
    <w:rsid w:val="00646E0F"/>
    <w:rsid w:val="0064737A"/>
    <w:rsid w:val="006473A4"/>
    <w:rsid w:val="0065092F"/>
    <w:rsid w:val="00651785"/>
    <w:rsid w:val="00651939"/>
    <w:rsid w:val="00651A85"/>
    <w:rsid w:val="00651DDF"/>
    <w:rsid w:val="006527C5"/>
    <w:rsid w:val="0065288D"/>
    <w:rsid w:val="00654093"/>
    <w:rsid w:val="00654F03"/>
    <w:rsid w:val="00655683"/>
    <w:rsid w:val="006557FB"/>
    <w:rsid w:val="006559D4"/>
    <w:rsid w:val="00655F32"/>
    <w:rsid w:val="00657E09"/>
    <w:rsid w:val="00661982"/>
    <w:rsid w:val="006623D0"/>
    <w:rsid w:val="00662A5A"/>
    <w:rsid w:val="00662DC0"/>
    <w:rsid w:val="00663119"/>
    <w:rsid w:val="006641A9"/>
    <w:rsid w:val="00664641"/>
    <w:rsid w:val="00664E59"/>
    <w:rsid w:val="00666B93"/>
    <w:rsid w:val="00667711"/>
    <w:rsid w:val="00667C28"/>
    <w:rsid w:val="00667F08"/>
    <w:rsid w:val="00670185"/>
    <w:rsid w:val="0067134E"/>
    <w:rsid w:val="006717C3"/>
    <w:rsid w:val="006717CF"/>
    <w:rsid w:val="0067389C"/>
    <w:rsid w:val="00673E0F"/>
    <w:rsid w:val="00673FC6"/>
    <w:rsid w:val="00674AA4"/>
    <w:rsid w:val="00674B2D"/>
    <w:rsid w:val="00676A0B"/>
    <w:rsid w:val="00676C0B"/>
    <w:rsid w:val="00677575"/>
    <w:rsid w:val="006815EC"/>
    <w:rsid w:val="00682BE3"/>
    <w:rsid w:val="00683154"/>
    <w:rsid w:val="0068316C"/>
    <w:rsid w:val="006834FC"/>
    <w:rsid w:val="00683842"/>
    <w:rsid w:val="006849A3"/>
    <w:rsid w:val="00684E43"/>
    <w:rsid w:val="006851EB"/>
    <w:rsid w:val="00685FC8"/>
    <w:rsid w:val="00686059"/>
    <w:rsid w:val="00686279"/>
    <w:rsid w:val="00686866"/>
    <w:rsid w:val="00686FDD"/>
    <w:rsid w:val="00687109"/>
    <w:rsid w:val="0068779E"/>
    <w:rsid w:val="00687815"/>
    <w:rsid w:val="006903E1"/>
    <w:rsid w:val="00690D5B"/>
    <w:rsid w:val="00691B13"/>
    <w:rsid w:val="00691EF7"/>
    <w:rsid w:val="00691FCC"/>
    <w:rsid w:val="00692557"/>
    <w:rsid w:val="00692C69"/>
    <w:rsid w:val="00693380"/>
    <w:rsid w:val="006939AD"/>
    <w:rsid w:val="00693D2D"/>
    <w:rsid w:val="006953DA"/>
    <w:rsid w:val="00695B99"/>
    <w:rsid w:val="006960D6"/>
    <w:rsid w:val="00696520"/>
    <w:rsid w:val="00696796"/>
    <w:rsid w:val="00696A4F"/>
    <w:rsid w:val="00696AF0"/>
    <w:rsid w:val="006A0A10"/>
    <w:rsid w:val="006A2A9F"/>
    <w:rsid w:val="006A3425"/>
    <w:rsid w:val="006A3AE3"/>
    <w:rsid w:val="006A3C3D"/>
    <w:rsid w:val="006A61FE"/>
    <w:rsid w:val="006A6559"/>
    <w:rsid w:val="006A799A"/>
    <w:rsid w:val="006A7A5C"/>
    <w:rsid w:val="006A7C22"/>
    <w:rsid w:val="006B08A3"/>
    <w:rsid w:val="006B09EE"/>
    <w:rsid w:val="006B0AA4"/>
    <w:rsid w:val="006B151B"/>
    <w:rsid w:val="006B3D61"/>
    <w:rsid w:val="006B4001"/>
    <w:rsid w:val="006B4519"/>
    <w:rsid w:val="006B4E76"/>
    <w:rsid w:val="006B5B97"/>
    <w:rsid w:val="006B6630"/>
    <w:rsid w:val="006B6E8F"/>
    <w:rsid w:val="006B722D"/>
    <w:rsid w:val="006C02B2"/>
    <w:rsid w:val="006C08B6"/>
    <w:rsid w:val="006C08D0"/>
    <w:rsid w:val="006C0A2F"/>
    <w:rsid w:val="006C16D6"/>
    <w:rsid w:val="006C186D"/>
    <w:rsid w:val="006C1A7B"/>
    <w:rsid w:val="006C1AB2"/>
    <w:rsid w:val="006C20CA"/>
    <w:rsid w:val="006C3EF8"/>
    <w:rsid w:val="006C4F4D"/>
    <w:rsid w:val="006C4FA4"/>
    <w:rsid w:val="006C5537"/>
    <w:rsid w:val="006C5935"/>
    <w:rsid w:val="006C5E69"/>
    <w:rsid w:val="006C5FFB"/>
    <w:rsid w:val="006C67FF"/>
    <w:rsid w:val="006C6920"/>
    <w:rsid w:val="006C70A9"/>
    <w:rsid w:val="006C7769"/>
    <w:rsid w:val="006C78F7"/>
    <w:rsid w:val="006D1777"/>
    <w:rsid w:val="006D19F2"/>
    <w:rsid w:val="006D1B4D"/>
    <w:rsid w:val="006D1D89"/>
    <w:rsid w:val="006D2135"/>
    <w:rsid w:val="006D30EB"/>
    <w:rsid w:val="006D3140"/>
    <w:rsid w:val="006D33F6"/>
    <w:rsid w:val="006D4AA7"/>
    <w:rsid w:val="006D51A1"/>
    <w:rsid w:val="006D61D7"/>
    <w:rsid w:val="006D63A3"/>
    <w:rsid w:val="006D7068"/>
    <w:rsid w:val="006E0689"/>
    <w:rsid w:val="006E09F5"/>
    <w:rsid w:val="006E10D7"/>
    <w:rsid w:val="006E1341"/>
    <w:rsid w:val="006E1736"/>
    <w:rsid w:val="006E1A95"/>
    <w:rsid w:val="006E1B1F"/>
    <w:rsid w:val="006E1B4E"/>
    <w:rsid w:val="006E1DC4"/>
    <w:rsid w:val="006E2184"/>
    <w:rsid w:val="006E28ED"/>
    <w:rsid w:val="006E2EE1"/>
    <w:rsid w:val="006E2F48"/>
    <w:rsid w:val="006E313A"/>
    <w:rsid w:val="006E385C"/>
    <w:rsid w:val="006E3F36"/>
    <w:rsid w:val="006E4175"/>
    <w:rsid w:val="006E58BC"/>
    <w:rsid w:val="006E5DD1"/>
    <w:rsid w:val="006E70C2"/>
    <w:rsid w:val="006E714A"/>
    <w:rsid w:val="006E7709"/>
    <w:rsid w:val="006E7CDB"/>
    <w:rsid w:val="006F04AA"/>
    <w:rsid w:val="006F0CAA"/>
    <w:rsid w:val="006F2F7F"/>
    <w:rsid w:val="006F339C"/>
    <w:rsid w:val="006F427B"/>
    <w:rsid w:val="006F48C8"/>
    <w:rsid w:val="006F608B"/>
    <w:rsid w:val="007001C5"/>
    <w:rsid w:val="007003C0"/>
    <w:rsid w:val="007003FA"/>
    <w:rsid w:val="00701126"/>
    <w:rsid w:val="007012E8"/>
    <w:rsid w:val="00701729"/>
    <w:rsid w:val="0070192A"/>
    <w:rsid w:val="00702B27"/>
    <w:rsid w:val="00702F45"/>
    <w:rsid w:val="00703014"/>
    <w:rsid w:val="0070368F"/>
    <w:rsid w:val="0070385D"/>
    <w:rsid w:val="00703FB7"/>
    <w:rsid w:val="007040BB"/>
    <w:rsid w:val="00705AAD"/>
    <w:rsid w:val="00705C15"/>
    <w:rsid w:val="00706E17"/>
    <w:rsid w:val="00706F6C"/>
    <w:rsid w:val="007076E3"/>
    <w:rsid w:val="007078A7"/>
    <w:rsid w:val="00707FBC"/>
    <w:rsid w:val="00710647"/>
    <w:rsid w:val="00710FE1"/>
    <w:rsid w:val="0071172B"/>
    <w:rsid w:val="00711FA2"/>
    <w:rsid w:val="00712E79"/>
    <w:rsid w:val="00714B1E"/>
    <w:rsid w:val="00715444"/>
    <w:rsid w:val="007156C2"/>
    <w:rsid w:val="00715763"/>
    <w:rsid w:val="007157B9"/>
    <w:rsid w:val="0071768B"/>
    <w:rsid w:val="00717715"/>
    <w:rsid w:val="00720110"/>
    <w:rsid w:val="0072032A"/>
    <w:rsid w:val="00720750"/>
    <w:rsid w:val="00720BAA"/>
    <w:rsid w:val="00721F3F"/>
    <w:rsid w:val="0072205F"/>
    <w:rsid w:val="00722417"/>
    <w:rsid w:val="007226B7"/>
    <w:rsid w:val="007227DB"/>
    <w:rsid w:val="00722956"/>
    <w:rsid w:val="00722A0F"/>
    <w:rsid w:val="00723A72"/>
    <w:rsid w:val="0072482D"/>
    <w:rsid w:val="00724FEE"/>
    <w:rsid w:val="00725224"/>
    <w:rsid w:val="00726F76"/>
    <w:rsid w:val="007271FA"/>
    <w:rsid w:val="0073224C"/>
    <w:rsid w:val="00733152"/>
    <w:rsid w:val="0073325B"/>
    <w:rsid w:val="007334FD"/>
    <w:rsid w:val="007344FD"/>
    <w:rsid w:val="0073462F"/>
    <w:rsid w:val="0073485C"/>
    <w:rsid w:val="00734ADF"/>
    <w:rsid w:val="00735551"/>
    <w:rsid w:val="007362C2"/>
    <w:rsid w:val="00736822"/>
    <w:rsid w:val="007372B8"/>
    <w:rsid w:val="007376AD"/>
    <w:rsid w:val="00737F15"/>
    <w:rsid w:val="0074003E"/>
    <w:rsid w:val="00740CE9"/>
    <w:rsid w:val="00740F1E"/>
    <w:rsid w:val="00741F27"/>
    <w:rsid w:val="00742113"/>
    <w:rsid w:val="0074276A"/>
    <w:rsid w:val="00743E6E"/>
    <w:rsid w:val="00744C48"/>
    <w:rsid w:val="00744CE0"/>
    <w:rsid w:val="007460DE"/>
    <w:rsid w:val="00746ED2"/>
    <w:rsid w:val="00747403"/>
    <w:rsid w:val="00750678"/>
    <w:rsid w:val="0075079A"/>
    <w:rsid w:val="00751326"/>
    <w:rsid w:val="0075134E"/>
    <w:rsid w:val="00751A46"/>
    <w:rsid w:val="00751C7C"/>
    <w:rsid w:val="007521A1"/>
    <w:rsid w:val="00753438"/>
    <w:rsid w:val="00753C94"/>
    <w:rsid w:val="00754E41"/>
    <w:rsid w:val="00755222"/>
    <w:rsid w:val="00755510"/>
    <w:rsid w:val="00755C59"/>
    <w:rsid w:val="00755E08"/>
    <w:rsid w:val="00755E9E"/>
    <w:rsid w:val="0075620F"/>
    <w:rsid w:val="007564F6"/>
    <w:rsid w:val="00757450"/>
    <w:rsid w:val="00760425"/>
    <w:rsid w:val="007606FD"/>
    <w:rsid w:val="00762358"/>
    <w:rsid w:val="00763EF8"/>
    <w:rsid w:val="007641E6"/>
    <w:rsid w:val="00764A1A"/>
    <w:rsid w:val="00765493"/>
    <w:rsid w:val="0076580A"/>
    <w:rsid w:val="00766859"/>
    <w:rsid w:val="00766A16"/>
    <w:rsid w:val="00770249"/>
    <w:rsid w:val="0077038B"/>
    <w:rsid w:val="00772501"/>
    <w:rsid w:val="007725BD"/>
    <w:rsid w:val="00773B1E"/>
    <w:rsid w:val="0077447F"/>
    <w:rsid w:val="00774542"/>
    <w:rsid w:val="00774E20"/>
    <w:rsid w:val="007756BD"/>
    <w:rsid w:val="00775966"/>
    <w:rsid w:val="00777719"/>
    <w:rsid w:val="00780A49"/>
    <w:rsid w:val="00781C28"/>
    <w:rsid w:val="00781EAB"/>
    <w:rsid w:val="007823A0"/>
    <w:rsid w:val="00782443"/>
    <w:rsid w:val="00782D24"/>
    <w:rsid w:val="0078467D"/>
    <w:rsid w:val="00785398"/>
    <w:rsid w:val="00785C7E"/>
    <w:rsid w:val="00787455"/>
    <w:rsid w:val="00787757"/>
    <w:rsid w:val="00787AA9"/>
    <w:rsid w:val="00790268"/>
    <w:rsid w:val="007904AA"/>
    <w:rsid w:val="00790D8A"/>
    <w:rsid w:val="00794AF6"/>
    <w:rsid w:val="007952D1"/>
    <w:rsid w:val="00796197"/>
    <w:rsid w:val="00796329"/>
    <w:rsid w:val="007979A1"/>
    <w:rsid w:val="007A0EBC"/>
    <w:rsid w:val="007A1634"/>
    <w:rsid w:val="007A1A4A"/>
    <w:rsid w:val="007A323E"/>
    <w:rsid w:val="007A3C9F"/>
    <w:rsid w:val="007A4468"/>
    <w:rsid w:val="007A506C"/>
    <w:rsid w:val="007A5109"/>
    <w:rsid w:val="007A6358"/>
    <w:rsid w:val="007A639B"/>
    <w:rsid w:val="007A6AEF"/>
    <w:rsid w:val="007A7562"/>
    <w:rsid w:val="007A7805"/>
    <w:rsid w:val="007B0211"/>
    <w:rsid w:val="007B0384"/>
    <w:rsid w:val="007B0A00"/>
    <w:rsid w:val="007B1C57"/>
    <w:rsid w:val="007B25CD"/>
    <w:rsid w:val="007B277B"/>
    <w:rsid w:val="007B6325"/>
    <w:rsid w:val="007B6486"/>
    <w:rsid w:val="007B6B24"/>
    <w:rsid w:val="007C0477"/>
    <w:rsid w:val="007C1B34"/>
    <w:rsid w:val="007C2476"/>
    <w:rsid w:val="007C4EED"/>
    <w:rsid w:val="007C54B7"/>
    <w:rsid w:val="007C57CD"/>
    <w:rsid w:val="007C5965"/>
    <w:rsid w:val="007C5AA2"/>
    <w:rsid w:val="007C5C19"/>
    <w:rsid w:val="007C65E9"/>
    <w:rsid w:val="007D2024"/>
    <w:rsid w:val="007D294A"/>
    <w:rsid w:val="007D3445"/>
    <w:rsid w:val="007D39C5"/>
    <w:rsid w:val="007D487A"/>
    <w:rsid w:val="007D49E6"/>
    <w:rsid w:val="007D508C"/>
    <w:rsid w:val="007D52D0"/>
    <w:rsid w:val="007D55FA"/>
    <w:rsid w:val="007D5788"/>
    <w:rsid w:val="007D6C4B"/>
    <w:rsid w:val="007D742C"/>
    <w:rsid w:val="007D74DD"/>
    <w:rsid w:val="007D77C7"/>
    <w:rsid w:val="007D79EA"/>
    <w:rsid w:val="007E1811"/>
    <w:rsid w:val="007E1944"/>
    <w:rsid w:val="007E1C39"/>
    <w:rsid w:val="007E2AF7"/>
    <w:rsid w:val="007E2EBB"/>
    <w:rsid w:val="007E369D"/>
    <w:rsid w:val="007E47DF"/>
    <w:rsid w:val="007E52CC"/>
    <w:rsid w:val="007E5C14"/>
    <w:rsid w:val="007E5C98"/>
    <w:rsid w:val="007E5DBF"/>
    <w:rsid w:val="007E6B45"/>
    <w:rsid w:val="007E6C96"/>
    <w:rsid w:val="007E71A3"/>
    <w:rsid w:val="007E7BF2"/>
    <w:rsid w:val="007F0138"/>
    <w:rsid w:val="007F01F7"/>
    <w:rsid w:val="007F0E3B"/>
    <w:rsid w:val="007F11BB"/>
    <w:rsid w:val="007F1514"/>
    <w:rsid w:val="007F1907"/>
    <w:rsid w:val="007F2F90"/>
    <w:rsid w:val="007F4746"/>
    <w:rsid w:val="007F4D19"/>
    <w:rsid w:val="007F53A6"/>
    <w:rsid w:val="007F646D"/>
    <w:rsid w:val="007F73A9"/>
    <w:rsid w:val="007F7556"/>
    <w:rsid w:val="0080127F"/>
    <w:rsid w:val="00801C55"/>
    <w:rsid w:val="00801E56"/>
    <w:rsid w:val="00802D15"/>
    <w:rsid w:val="008033A0"/>
    <w:rsid w:val="00803579"/>
    <w:rsid w:val="0080371D"/>
    <w:rsid w:val="008037BF"/>
    <w:rsid w:val="00803A40"/>
    <w:rsid w:val="00803C50"/>
    <w:rsid w:val="00805002"/>
    <w:rsid w:val="0080506D"/>
    <w:rsid w:val="008060A8"/>
    <w:rsid w:val="00806147"/>
    <w:rsid w:val="008064EE"/>
    <w:rsid w:val="00806FA1"/>
    <w:rsid w:val="008070D6"/>
    <w:rsid w:val="00807DB0"/>
    <w:rsid w:val="00812430"/>
    <w:rsid w:val="00812A7F"/>
    <w:rsid w:val="00812BF9"/>
    <w:rsid w:val="00812DC7"/>
    <w:rsid w:val="00813198"/>
    <w:rsid w:val="0081339A"/>
    <w:rsid w:val="0081377B"/>
    <w:rsid w:val="00813F18"/>
    <w:rsid w:val="00814266"/>
    <w:rsid w:val="0081456F"/>
    <w:rsid w:val="00814E51"/>
    <w:rsid w:val="00815527"/>
    <w:rsid w:val="0081744E"/>
    <w:rsid w:val="00817AF6"/>
    <w:rsid w:val="00817C43"/>
    <w:rsid w:val="0082074A"/>
    <w:rsid w:val="008214A0"/>
    <w:rsid w:val="008217A5"/>
    <w:rsid w:val="00821A80"/>
    <w:rsid w:val="00821FF8"/>
    <w:rsid w:val="00822A6B"/>
    <w:rsid w:val="008236BE"/>
    <w:rsid w:val="00823D85"/>
    <w:rsid w:val="00823DF5"/>
    <w:rsid w:val="00823F06"/>
    <w:rsid w:val="008240CA"/>
    <w:rsid w:val="00824BD5"/>
    <w:rsid w:val="00826873"/>
    <w:rsid w:val="00826FC1"/>
    <w:rsid w:val="00827825"/>
    <w:rsid w:val="00827CFE"/>
    <w:rsid w:val="00830A8E"/>
    <w:rsid w:val="00830B45"/>
    <w:rsid w:val="008313EA"/>
    <w:rsid w:val="00831C2F"/>
    <w:rsid w:val="00831C98"/>
    <w:rsid w:val="0083304F"/>
    <w:rsid w:val="008348F5"/>
    <w:rsid w:val="0083545A"/>
    <w:rsid w:val="008355DA"/>
    <w:rsid w:val="00836594"/>
    <w:rsid w:val="00836DB3"/>
    <w:rsid w:val="00836E4B"/>
    <w:rsid w:val="00840318"/>
    <w:rsid w:val="008406DD"/>
    <w:rsid w:val="00841F12"/>
    <w:rsid w:val="00843699"/>
    <w:rsid w:val="00843FA7"/>
    <w:rsid w:val="008441C6"/>
    <w:rsid w:val="00845503"/>
    <w:rsid w:val="008458BA"/>
    <w:rsid w:val="00845C68"/>
    <w:rsid w:val="008461EE"/>
    <w:rsid w:val="00846CBE"/>
    <w:rsid w:val="008471FC"/>
    <w:rsid w:val="008476D1"/>
    <w:rsid w:val="0084793B"/>
    <w:rsid w:val="0085065D"/>
    <w:rsid w:val="00850DC2"/>
    <w:rsid w:val="0085181C"/>
    <w:rsid w:val="0085306E"/>
    <w:rsid w:val="00853138"/>
    <w:rsid w:val="00853624"/>
    <w:rsid w:val="0085390E"/>
    <w:rsid w:val="00854E24"/>
    <w:rsid w:val="00855E74"/>
    <w:rsid w:val="008565F0"/>
    <w:rsid w:val="008566B2"/>
    <w:rsid w:val="00857A0B"/>
    <w:rsid w:val="00860642"/>
    <w:rsid w:val="0086075E"/>
    <w:rsid w:val="00861104"/>
    <w:rsid w:val="008612A2"/>
    <w:rsid w:val="00861A4B"/>
    <w:rsid w:val="00862501"/>
    <w:rsid w:val="008626DD"/>
    <w:rsid w:val="00863349"/>
    <w:rsid w:val="00863633"/>
    <w:rsid w:val="00863B16"/>
    <w:rsid w:val="008648AA"/>
    <w:rsid w:val="008648B3"/>
    <w:rsid w:val="00867C6C"/>
    <w:rsid w:val="00872B9D"/>
    <w:rsid w:val="00872E46"/>
    <w:rsid w:val="00873651"/>
    <w:rsid w:val="00873800"/>
    <w:rsid w:val="0087545D"/>
    <w:rsid w:val="00875A62"/>
    <w:rsid w:val="0087730E"/>
    <w:rsid w:val="00880B21"/>
    <w:rsid w:val="00880F9C"/>
    <w:rsid w:val="008811F4"/>
    <w:rsid w:val="00881A1C"/>
    <w:rsid w:val="008825DF"/>
    <w:rsid w:val="0088323A"/>
    <w:rsid w:val="008833C0"/>
    <w:rsid w:val="00883901"/>
    <w:rsid w:val="008840A5"/>
    <w:rsid w:val="00885070"/>
    <w:rsid w:val="00885078"/>
    <w:rsid w:val="0088589D"/>
    <w:rsid w:val="00885FFA"/>
    <w:rsid w:val="00886382"/>
    <w:rsid w:val="00886C5D"/>
    <w:rsid w:val="00886C85"/>
    <w:rsid w:val="00887012"/>
    <w:rsid w:val="008901BE"/>
    <w:rsid w:val="0089283F"/>
    <w:rsid w:val="00892C7F"/>
    <w:rsid w:val="00892F5D"/>
    <w:rsid w:val="008931B1"/>
    <w:rsid w:val="00893388"/>
    <w:rsid w:val="00893FE9"/>
    <w:rsid w:val="00894DE4"/>
    <w:rsid w:val="008955C7"/>
    <w:rsid w:val="00897BDD"/>
    <w:rsid w:val="008A076E"/>
    <w:rsid w:val="008A1217"/>
    <w:rsid w:val="008A240D"/>
    <w:rsid w:val="008A2F2A"/>
    <w:rsid w:val="008A2FAD"/>
    <w:rsid w:val="008A34A8"/>
    <w:rsid w:val="008A3A76"/>
    <w:rsid w:val="008A3C76"/>
    <w:rsid w:val="008A5E8F"/>
    <w:rsid w:val="008A6360"/>
    <w:rsid w:val="008A73DF"/>
    <w:rsid w:val="008A7889"/>
    <w:rsid w:val="008B0205"/>
    <w:rsid w:val="008B09B6"/>
    <w:rsid w:val="008B143C"/>
    <w:rsid w:val="008B166A"/>
    <w:rsid w:val="008B22D7"/>
    <w:rsid w:val="008B2BDD"/>
    <w:rsid w:val="008B2D1B"/>
    <w:rsid w:val="008B3476"/>
    <w:rsid w:val="008B3502"/>
    <w:rsid w:val="008B37E1"/>
    <w:rsid w:val="008B4DD6"/>
    <w:rsid w:val="008B4E16"/>
    <w:rsid w:val="008B4E8B"/>
    <w:rsid w:val="008B50CC"/>
    <w:rsid w:val="008B6EAE"/>
    <w:rsid w:val="008C07D3"/>
    <w:rsid w:val="008C08AE"/>
    <w:rsid w:val="008C0B79"/>
    <w:rsid w:val="008C12AC"/>
    <w:rsid w:val="008C1EF7"/>
    <w:rsid w:val="008C2955"/>
    <w:rsid w:val="008C2FE8"/>
    <w:rsid w:val="008C34FE"/>
    <w:rsid w:val="008C4E67"/>
    <w:rsid w:val="008C50C1"/>
    <w:rsid w:val="008C77D1"/>
    <w:rsid w:val="008C7850"/>
    <w:rsid w:val="008D05C9"/>
    <w:rsid w:val="008D0B63"/>
    <w:rsid w:val="008D1754"/>
    <w:rsid w:val="008D1A82"/>
    <w:rsid w:val="008D245F"/>
    <w:rsid w:val="008D3831"/>
    <w:rsid w:val="008D3842"/>
    <w:rsid w:val="008D41F6"/>
    <w:rsid w:val="008D5EFF"/>
    <w:rsid w:val="008D66AC"/>
    <w:rsid w:val="008D74CF"/>
    <w:rsid w:val="008E01CC"/>
    <w:rsid w:val="008E0227"/>
    <w:rsid w:val="008E160B"/>
    <w:rsid w:val="008E1E2F"/>
    <w:rsid w:val="008E3D5A"/>
    <w:rsid w:val="008E455B"/>
    <w:rsid w:val="008E468B"/>
    <w:rsid w:val="008E5A8F"/>
    <w:rsid w:val="008E60CF"/>
    <w:rsid w:val="008E68D7"/>
    <w:rsid w:val="008E76B7"/>
    <w:rsid w:val="008F14F5"/>
    <w:rsid w:val="008F1522"/>
    <w:rsid w:val="008F1D60"/>
    <w:rsid w:val="008F3904"/>
    <w:rsid w:val="008F39F4"/>
    <w:rsid w:val="008F3D69"/>
    <w:rsid w:val="008F4472"/>
    <w:rsid w:val="008F45EE"/>
    <w:rsid w:val="008F4C7A"/>
    <w:rsid w:val="008F5C71"/>
    <w:rsid w:val="008F6BCE"/>
    <w:rsid w:val="008F6C40"/>
    <w:rsid w:val="009000B2"/>
    <w:rsid w:val="00900746"/>
    <w:rsid w:val="009008E2"/>
    <w:rsid w:val="00901F23"/>
    <w:rsid w:val="00902D0D"/>
    <w:rsid w:val="00903756"/>
    <w:rsid w:val="00904085"/>
    <w:rsid w:val="009049D7"/>
    <w:rsid w:val="009063CC"/>
    <w:rsid w:val="00906DF9"/>
    <w:rsid w:val="00907FC1"/>
    <w:rsid w:val="0091022D"/>
    <w:rsid w:val="00910358"/>
    <w:rsid w:val="00910507"/>
    <w:rsid w:val="00910E49"/>
    <w:rsid w:val="009115B0"/>
    <w:rsid w:val="00911927"/>
    <w:rsid w:val="009122F6"/>
    <w:rsid w:val="00912330"/>
    <w:rsid w:val="00912436"/>
    <w:rsid w:val="009130A0"/>
    <w:rsid w:val="00913B72"/>
    <w:rsid w:val="009156F2"/>
    <w:rsid w:val="00915A40"/>
    <w:rsid w:val="00916761"/>
    <w:rsid w:val="00916BDB"/>
    <w:rsid w:val="00916C3F"/>
    <w:rsid w:val="0091771B"/>
    <w:rsid w:val="00921707"/>
    <w:rsid w:val="00921A16"/>
    <w:rsid w:val="00923576"/>
    <w:rsid w:val="009245BA"/>
    <w:rsid w:val="009250C5"/>
    <w:rsid w:val="0092545F"/>
    <w:rsid w:val="00925497"/>
    <w:rsid w:val="00925D7D"/>
    <w:rsid w:val="009260E3"/>
    <w:rsid w:val="0092612D"/>
    <w:rsid w:val="0092617D"/>
    <w:rsid w:val="009262F5"/>
    <w:rsid w:val="00926786"/>
    <w:rsid w:val="009276CA"/>
    <w:rsid w:val="009304C8"/>
    <w:rsid w:val="0093072A"/>
    <w:rsid w:val="00931BD8"/>
    <w:rsid w:val="00932142"/>
    <w:rsid w:val="00932435"/>
    <w:rsid w:val="00932C4B"/>
    <w:rsid w:val="00933C7A"/>
    <w:rsid w:val="009348D7"/>
    <w:rsid w:val="00934B73"/>
    <w:rsid w:val="0093536F"/>
    <w:rsid w:val="009355CB"/>
    <w:rsid w:val="00936506"/>
    <w:rsid w:val="00936D30"/>
    <w:rsid w:val="0093752B"/>
    <w:rsid w:val="00937C1A"/>
    <w:rsid w:val="00937DF4"/>
    <w:rsid w:val="00940033"/>
    <w:rsid w:val="0094038E"/>
    <w:rsid w:val="009406FB"/>
    <w:rsid w:val="0094117E"/>
    <w:rsid w:val="0094119B"/>
    <w:rsid w:val="00941A84"/>
    <w:rsid w:val="009424E8"/>
    <w:rsid w:val="00942E30"/>
    <w:rsid w:val="00943523"/>
    <w:rsid w:val="0094494B"/>
    <w:rsid w:val="00945075"/>
    <w:rsid w:val="0094548F"/>
    <w:rsid w:val="00945D38"/>
    <w:rsid w:val="009464E5"/>
    <w:rsid w:val="00946BB4"/>
    <w:rsid w:val="00946C0B"/>
    <w:rsid w:val="00946CC8"/>
    <w:rsid w:val="00947A17"/>
    <w:rsid w:val="00950166"/>
    <w:rsid w:val="00950FAD"/>
    <w:rsid w:val="00951778"/>
    <w:rsid w:val="00951900"/>
    <w:rsid w:val="0095197A"/>
    <w:rsid w:val="00952A99"/>
    <w:rsid w:val="00953238"/>
    <w:rsid w:val="009533AF"/>
    <w:rsid w:val="0095349A"/>
    <w:rsid w:val="00953584"/>
    <w:rsid w:val="009538C7"/>
    <w:rsid w:val="009538D3"/>
    <w:rsid w:val="009543E7"/>
    <w:rsid w:val="00954968"/>
    <w:rsid w:val="00954AFE"/>
    <w:rsid w:val="00954C81"/>
    <w:rsid w:val="00954DD5"/>
    <w:rsid w:val="009560AF"/>
    <w:rsid w:val="00957194"/>
    <w:rsid w:val="00957A0C"/>
    <w:rsid w:val="00957AB6"/>
    <w:rsid w:val="00957CAE"/>
    <w:rsid w:val="00960A53"/>
    <w:rsid w:val="009616EE"/>
    <w:rsid w:val="0096219D"/>
    <w:rsid w:val="00963EAE"/>
    <w:rsid w:val="009646E7"/>
    <w:rsid w:val="00965C67"/>
    <w:rsid w:val="00966E8B"/>
    <w:rsid w:val="00970714"/>
    <w:rsid w:val="00971266"/>
    <w:rsid w:val="009718F6"/>
    <w:rsid w:val="00971C59"/>
    <w:rsid w:val="009720DA"/>
    <w:rsid w:val="00972F41"/>
    <w:rsid w:val="0097386D"/>
    <w:rsid w:val="0097518D"/>
    <w:rsid w:val="00975569"/>
    <w:rsid w:val="00975CB4"/>
    <w:rsid w:val="009763A4"/>
    <w:rsid w:val="0097645E"/>
    <w:rsid w:val="00977A82"/>
    <w:rsid w:val="00977C2F"/>
    <w:rsid w:val="009807CC"/>
    <w:rsid w:val="009808AF"/>
    <w:rsid w:val="009808D4"/>
    <w:rsid w:val="0098133D"/>
    <w:rsid w:val="00981C23"/>
    <w:rsid w:val="00982010"/>
    <w:rsid w:val="0098335D"/>
    <w:rsid w:val="00983E45"/>
    <w:rsid w:val="00983FC3"/>
    <w:rsid w:val="009842A1"/>
    <w:rsid w:val="009844E1"/>
    <w:rsid w:val="0098550F"/>
    <w:rsid w:val="00985C71"/>
    <w:rsid w:val="00985DE5"/>
    <w:rsid w:val="00986A2F"/>
    <w:rsid w:val="009870BC"/>
    <w:rsid w:val="0098713F"/>
    <w:rsid w:val="00987D87"/>
    <w:rsid w:val="0099082E"/>
    <w:rsid w:val="00991342"/>
    <w:rsid w:val="009916FC"/>
    <w:rsid w:val="009918A8"/>
    <w:rsid w:val="00991A0E"/>
    <w:rsid w:val="00991A65"/>
    <w:rsid w:val="00991F2B"/>
    <w:rsid w:val="00993234"/>
    <w:rsid w:val="009935D9"/>
    <w:rsid w:val="00993E32"/>
    <w:rsid w:val="009944E9"/>
    <w:rsid w:val="009954E0"/>
    <w:rsid w:val="0099586C"/>
    <w:rsid w:val="00995E79"/>
    <w:rsid w:val="009961A2"/>
    <w:rsid w:val="0099652C"/>
    <w:rsid w:val="00996C68"/>
    <w:rsid w:val="009A05FC"/>
    <w:rsid w:val="009A0B4A"/>
    <w:rsid w:val="009A0D4B"/>
    <w:rsid w:val="009A139E"/>
    <w:rsid w:val="009A2617"/>
    <w:rsid w:val="009A27AF"/>
    <w:rsid w:val="009A300A"/>
    <w:rsid w:val="009A30F2"/>
    <w:rsid w:val="009A31B4"/>
    <w:rsid w:val="009A3500"/>
    <w:rsid w:val="009A3B87"/>
    <w:rsid w:val="009A46AE"/>
    <w:rsid w:val="009A4E47"/>
    <w:rsid w:val="009A4F7D"/>
    <w:rsid w:val="009A6B6F"/>
    <w:rsid w:val="009A7128"/>
    <w:rsid w:val="009A7301"/>
    <w:rsid w:val="009A7379"/>
    <w:rsid w:val="009A7789"/>
    <w:rsid w:val="009B046A"/>
    <w:rsid w:val="009B12BF"/>
    <w:rsid w:val="009B149E"/>
    <w:rsid w:val="009B16FD"/>
    <w:rsid w:val="009B271D"/>
    <w:rsid w:val="009B278E"/>
    <w:rsid w:val="009B3A31"/>
    <w:rsid w:val="009B3AD2"/>
    <w:rsid w:val="009B3C21"/>
    <w:rsid w:val="009B3C66"/>
    <w:rsid w:val="009B3DC4"/>
    <w:rsid w:val="009B5BFB"/>
    <w:rsid w:val="009B6206"/>
    <w:rsid w:val="009B6B7A"/>
    <w:rsid w:val="009B6BD7"/>
    <w:rsid w:val="009C04DB"/>
    <w:rsid w:val="009C0A82"/>
    <w:rsid w:val="009C0F8E"/>
    <w:rsid w:val="009C1B99"/>
    <w:rsid w:val="009C2518"/>
    <w:rsid w:val="009C32E4"/>
    <w:rsid w:val="009C36E4"/>
    <w:rsid w:val="009C3F69"/>
    <w:rsid w:val="009C4226"/>
    <w:rsid w:val="009C5800"/>
    <w:rsid w:val="009C6622"/>
    <w:rsid w:val="009C684A"/>
    <w:rsid w:val="009C6DFA"/>
    <w:rsid w:val="009C7335"/>
    <w:rsid w:val="009C7F93"/>
    <w:rsid w:val="009D00F0"/>
    <w:rsid w:val="009D0270"/>
    <w:rsid w:val="009D02C6"/>
    <w:rsid w:val="009D06BF"/>
    <w:rsid w:val="009D0C23"/>
    <w:rsid w:val="009D31B8"/>
    <w:rsid w:val="009D346C"/>
    <w:rsid w:val="009D5C23"/>
    <w:rsid w:val="009D5CE3"/>
    <w:rsid w:val="009D66FE"/>
    <w:rsid w:val="009D68D0"/>
    <w:rsid w:val="009D6CED"/>
    <w:rsid w:val="009D7AF7"/>
    <w:rsid w:val="009D7FBC"/>
    <w:rsid w:val="009E0160"/>
    <w:rsid w:val="009E0327"/>
    <w:rsid w:val="009E0331"/>
    <w:rsid w:val="009E12D7"/>
    <w:rsid w:val="009E1736"/>
    <w:rsid w:val="009E1CE1"/>
    <w:rsid w:val="009E2CED"/>
    <w:rsid w:val="009E3612"/>
    <w:rsid w:val="009E4DEA"/>
    <w:rsid w:val="009E5B7E"/>
    <w:rsid w:val="009E7A0B"/>
    <w:rsid w:val="009E7A78"/>
    <w:rsid w:val="009E7C38"/>
    <w:rsid w:val="009F0065"/>
    <w:rsid w:val="009F03E7"/>
    <w:rsid w:val="009F04CB"/>
    <w:rsid w:val="009F050A"/>
    <w:rsid w:val="009F1712"/>
    <w:rsid w:val="009F191E"/>
    <w:rsid w:val="009F2984"/>
    <w:rsid w:val="009F2D24"/>
    <w:rsid w:val="009F347F"/>
    <w:rsid w:val="009F3809"/>
    <w:rsid w:val="009F4905"/>
    <w:rsid w:val="009F5797"/>
    <w:rsid w:val="009F60E1"/>
    <w:rsid w:val="009F6346"/>
    <w:rsid w:val="009F6FE9"/>
    <w:rsid w:val="009F7192"/>
    <w:rsid w:val="009F79EA"/>
    <w:rsid w:val="00A00311"/>
    <w:rsid w:val="00A00738"/>
    <w:rsid w:val="00A01204"/>
    <w:rsid w:val="00A01AB2"/>
    <w:rsid w:val="00A01DB0"/>
    <w:rsid w:val="00A01F55"/>
    <w:rsid w:val="00A02708"/>
    <w:rsid w:val="00A02DAA"/>
    <w:rsid w:val="00A04A44"/>
    <w:rsid w:val="00A05CFB"/>
    <w:rsid w:val="00A05DEE"/>
    <w:rsid w:val="00A05EE2"/>
    <w:rsid w:val="00A06490"/>
    <w:rsid w:val="00A06C54"/>
    <w:rsid w:val="00A1168A"/>
    <w:rsid w:val="00A1174F"/>
    <w:rsid w:val="00A11851"/>
    <w:rsid w:val="00A11A10"/>
    <w:rsid w:val="00A126A6"/>
    <w:rsid w:val="00A13904"/>
    <w:rsid w:val="00A14E51"/>
    <w:rsid w:val="00A15362"/>
    <w:rsid w:val="00A15630"/>
    <w:rsid w:val="00A15B8A"/>
    <w:rsid w:val="00A15F09"/>
    <w:rsid w:val="00A16093"/>
    <w:rsid w:val="00A16887"/>
    <w:rsid w:val="00A168BA"/>
    <w:rsid w:val="00A16EE8"/>
    <w:rsid w:val="00A20098"/>
    <w:rsid w:val="00A20246"/>
    <w:rsid w:val="00A21355"/>
    <w:rsid w:val="00A239A5"/>
    <w:rsid w:val="00A25BE8"/>
    <w:rsid w:val="00A26F9D"/>
    <w:rsid w:val="00A3008A"/>
    <w:rsid w:val="00A30529"/>
    <w:rsid w:val="00A306EB"/>
    <w:rsid w:val="00A316BF"/>
    <w:rsid w:val="00A330F5"/>
    <w:rsid w:val="00A3381E"/>
    <w:rsid w:val="00A338AA"/>
    <w:rsid w:val="00A33933"/>
    <w:rsid w:val="00A345C5"/>
    <w:rsid w:val="00A348D4"/>
    <w:rsid w:val="00A35544"/>
    <w:rsid w:val="00A3577E"/>
    <w:rsid w:val="00A358BA"/>
    <w:rsid w:val="00A35E77"/>
    <w:rsid w:val="00A365FA"/>
    <w:rsid w:val="00A375D2"/>
    <w:rsid w:val="00A40132"/>
    <w:rsid w:val="00A412C9"/>
    <w:rsid w:val="00A42B9C"/>
    <w:rsid w:val="00A430B5"/>
    <w:rsid w:val="00A434CA"/>
    <w:rsid w:val="00A43B86"/>
    <w:rsid w:val="00A43D0A"/>
    <w:rsid w:val="00A44505"/>
    <w:rsid w:val="00A458C4"/>
    <w:rsid w:val="00A45B0B"/>
    <w:rsid w:val="00A46122"/>
    <w:rsid w:val="00A462BE"/>
    <w:rsid w:val="00A46665"/>
    <w:rsid w:val="00A467F8"/>
    <w:rsid w:val="00A46C07"/>
    <w:rsid w:val="00A46F5C"/>
    <w:rsid w:val="00A47195"/>
    <w:rsid w:val="00A475AD"/>
    <w:rsid w:val="00A478EE"/>
    <w:rsid w:val="00A47964"/>
    <w:rsid w:val="00A47DC7"/>
    <w:rsid w:val="00A50685"/>
    <w:rsid w:val="00A5090D"/>
    <w:rsid w:val="00A50951"/>
    <w:rsid w:val="00A539ED"/>
    <w:rsid w:val="00A53D91"/>
    <w:rsid w:val="00A547B8"/>
    <w:rsid w:val="00A5611E"/>
    <w:rsid w:val="00A5662D"/>
    <w:rsid w:val="00A56B6C"/>
    <w:rsid w:val="00A57F4C"/>
    <w:rsid w:val="00A6005E"/>
    <w:rsid w:val="00A60603"/>
    <w:rsid w:val="00A60C3E"/>
    <w:rsid w:val="00A616C4"/>
    <w:rsid w:val="00A63539"/>
    <w:rsid w:val="00A63672"/>
    <w:rsid w:val="00A647AD"/>
    <w:rsid w:val="00A64D7D"/>
    <w:rsid w:val="00A679CE"/>
    <w:rsid w:val="00A67AAA"/>
    <w:rsid w:val="00A67EA4"/>
    <w:rsid w:val="00A704FA"/>
    <w:rsid w:val="00A714F2"/>
    <w:rsid w:val="00A71855"/>
    <w:rsid w:val="00A71B8C"/>
    <w:rsid w:val="00A71C1F"/>
    <w:rsid w:val="00A724FF"/>
    <w:rsid w:val="00A72527"/>
    <w:rsid w:val="00A72AED"/>
    <w:rsid w:val="00A730EF"/>
    <w:rsid w:val="00A74446"/>
    <w:rsid w:val="00A74A4C"/>
    <w:rsid w:val="00A74BEA"/>
    <w:rsid w:val="00A75F59"/>
    <w:rsid w:val="00A7738C"/>
    <w:rsid w:val="00A77712"/>
    <w:rsid w:val="00A77B8C"/>
    <w:rsid w:val="00A77CA5"/>
    <w:rsid w:val="00A77E3D"/>
    <w:rsid w:val="00A80682"/>
    <w:rsid w:val="00A8095C"/>
    <w:rsid w:val="00A81357"/>
    <w:rsid w:val="00A81C76"/>
    <w:rsid w:val="00A82AFE"/>
    <w:rsid w:val="00A8336E"/>
    <w:rsid w:val="00A8391A"/>
    <w:rsid w:val="00A84FB5"/>
    <w:rsid w:val="00A85DE3"/>
    <w:rsid w:val="00A85ED0"/>
    <w:rsid w:val="00A86596"/>
    <w:rsid w:val="00A866C1"/>
    <w:rsid w:val="00A86CEB"/>
    <w:rsid w:val="00A86DBF"/>
    <w:rsid w:val="00A87832"/>
    <w:rsid w:val="00A879F7"/>
    <w:rsid w:val="00A900F1"/>
    <w:rsid w:val="00A902EA"/>
    <w:rsid w:val="00A90E64"/>
    <w:rsid w:val="00A92750"/>
    <w:rsid w:val="00A9284A"/>
    <w:rsid w:val="00A92919"/>
    <w:rsid w:val="00A93E83"/>
    <w:rsid w:val="00A94145"/>
    <w:rsid w:val="00A94238"/>
    <w:rsid w:val="00A95360"/>
    <w:rsid w:val="00A9738B"/>
    <w:rsid w:val="00A97560"/>
    <w:rsid w:val="00A97CA9"/>
    <w:rsid w:val="00AA01C1"/>
    <w:rsid w:val="00AA0BB0"/>
    <w:rsid w:val="00AA1B40"/>
    <w:rsid w:val="00AA366B"/>
    <w:rsid w:val="00AA39AF"/>
    <w:rsid w:val="00AA5647"/>
    <w:rsid w:val="00AA6DF6"/>
    <w:rsid w:val="00AB023D"/>
    <w:rsid w:val="00AB0B7C"/>
    <w:rsid w:val="00AB1139"/>
    <w:rsid w:val="00AB16CA"/>
    <w:rsid w:val="00AB16F9"/>
    <w:rsid w:val="00AB1EB9"/>
    <w:rsid w:val="00AB2D24"/>
    <w:rsid w:val="00AB3513"/>
    <w:rsid w:val="00AB351E"/>
    <w:rsid w:val="00AB3D12"/>
    <w:rsid w:val="00AB3D54"/>
    <w:rsid w:val="00AB4176"/>
    <w:rsid w:val="00AB439A"/>
    <w:rsid w:val="00AB444C"/>
    <w:rsid w:val="00AB5051"/>
    <w:rsid w:val="00AB5F1A"/>
    <w:rsid w:val="00AB5F96"/>
    <w:rsid w:val="00AB6825"/>
    <w:rsid w:val="00AC0F49"/>
    <w:rsid w:val="00AC2033"/>
    <w:rsid w:val="00AC23FD"/>
    <w:rsid w:val="00AC26DE"/>
    <w:rsid w:val="00AC32FF"/>
    <w:rsid w:val="00AC356F"/>
    <w:rsid w:val="00AC4904"/>
    <w:rsid w:val="00AC5121"/>
    <w:rsid w:val="00AC62D5"/>
    <w:rsid w:val="00AC705B"/>
    <w:rsid w:val="00AD0508"/>
    <w:rsid w:val="00AD106E"/>
    <w:rsid w:val="00AD2E3E"/>
    <w:rsid w:val="00AD2FCD"/>
    <w:rsid w:val="00AD3FD6"/>
    <w:rsid w:val="00AD4117"/>
    <w:rsid w:val="00AD4A86"/>
    <w:rsid w:val="00AD5927"/>
    <w:rsid w:val="00AD5AEC"/>
    <w:rsid w:val="00AD69E2"/>
    <w:rsid w:val="00AD6E1F"/>
    <w:rsid w:val="00AD6E6E"/>
    <w:rsid w:val="00AD6FAA"/>
    <w:rsid w:val="00AD753F"/>
    <w:rsid w:val="00AD7EEF"/>
    <w:rsid w:val="00AE0FE9"/>
    <w:rsid w:val="00AE2E7B"/>
    <w:rsid w:val="00AE39F1"/>
    <w:rsid w:val="00AE4657"/>
    <w:rsid w:val="00AE48E2"/>
    <w:rsid w:val="00AE5348"/>
    <w:rsid w:val="00AE549B"/>
    <w:rsid w:val="00AE5D5C"/>
    <w:rsid w:val="00AE69C2"/>
    <w:rsid w:val="00AE77CE"/>
    <w:rsid w:val="00AE7C8C"/>
    <w:rsid w:val="00AE7E5F"/>
    <w:rsid w:val="00AF29D4"/>
    <w:rsid w:val="00AF2BBE"/>
    <w:rsid w:val="00AF302D"/>
    <w:rsid w:val="00AF3979"/>
    <w:rsid w:val="00AF40C6"/>
    <w:rsid w:val="00AF4159"/>
    <w:rsid w:val="00AF4544"/>
    <w:rsid w:val="00AF64F8"/>
    <w:rsid w:val="00AF6B69"/>
    <w:rsid w:val="00AF6CDA"/>
    <w:rsid w:val="00AF6D51"/>
    <w:rsid w:val="00AF76CC"/>
    <w:rsid w:val="00AF7717"/>
    <w:rsid w:val="00AF7942"/>
    <w:rsid w:val="00AF7C8F"/>
    <w:rsid w:val="00AF7D89"/>
    <w:rsid w:val="00B000B2"/>
    <w:rsid w:val="00B006DE"/>
    <w:rsid w:val="00B00D5F"/>
    <w:rsid w:val="00B026BF"/>
    <w:rsid w:val="00B0282F"/>
    <w:rsid w:val="00B02EAA"/>
    <w:rsid w:val="00B03593"/>
    <w:rsid w:val="00B04AAF"/>
    <w:rsid w:val="00B05E41"/>
    <w:rsid w:val="00B060C0"/>
    <w:rsid w:val="00B06A50"/>
    <w:rsid w:val="00B07850"/>
    <w:rsid w:val="00B10A18"/>
    <w:rsid w:val="00B115B6"/>
    <w:rsid w:val="00B12482"/>
    <w:rsid w:val="00B13576"/>
    <w:rsid w:val="00B1370C"/>
    <w:rsid w:val="00B14781"/>
    <w:rsid w:val="00B14BEF"/>
    <w:rsid w:val="00B14C6E"/>
    <w:rsid w:val="00B14F5E"/>
    <w:rsid w:val="00B1546D"/>
    <w:rsid w:val="00B15D7A"/>
    <w:rsid w:val="00B1622A"/>
    <w:rsid w:val="00B16FA1"/>
    <w:rsid w:val="00B172E7"/>
    <w:rsid w:val="00B17577"/>
    <w:rsid w:val="00B17647"/>
    <w:rsid w:val="00B17AE7"/>
    <w:rsid w:val="00B17CCC"/>
    <w:rsid w:val="00B17D9D"/>
    <w:rsid w:val="00B17E03"/>
    <w:rsid w:val="00B203AF"/>
    <w:rsid w:val="00B208D9"/>
    <w:rsid w:val="00B21284"/>
    <w:rsid w:val="00B21A31"/>
    <w:rsid w:val="00B222B0"/>
    <w:rsid w:val="00B228E9"/>
    <w:rsid w:val="00B22AC9"/>
    <w:rsid w:val="00B22DCD"/>
    <w:rsid w:val="00B2369B"/>
    <w:rsid w:val="00B23820"/>
    <w:rsid w:val="00B23954"/>
    <w:rsid w:val="00B23B6A"/>
    <w:rsid w:val="00B23C53"/>
    <w:rsid w:val="00B24074"/>
    <w:rsid w:val="00B2459B"/>
    <w:rsid w:val="00B245F6"/>
    <w:rsid w:val="00B24E46"/>
    <w:rsid w:val="00B25334"/>
    <w:rsid w:val="00B2546C"/>
    <w:rsid w:val="00B25D58"/>
    <w:rsid w:val="00B25EF9"/>
    <w:rsid w:val="00B265E3"/>
    <w:rsid w:val="00B27457"/>
    <w:rsid w:val="00B27D4A"/>
    <w:rsid w:val="00B27D78"/>
    <w:rsid w:val="00B27ECC"/>
    <w:rsid w:val="00B305D3"/>
    <w:rsid w:val="00B35195"/>
    <w:rsid w:val="00B3579D"/>
    <w:rsid w:val="00B3584E"/>
    <w:rsid w:val="00B36A54"/>
    <w:rsid w:val="00B372FA"/>
    <w:rsid w:val="00B402E6"/>
    <w:rsid w:val="00B40F54"/>
    <w:rsid w:val="00B41299"/>
    <w:rsid w:val="00B41E28"/>
    <w:rsid w:val="00B42755"/>
    <w:rsid w:val="00B434D4"/>
    <w:rsid w:val="00B43FA4"/>
    <w:rsid w:val="00B44468"/>
    <w:rsid w:val="00B44A61"/>
    <w:rsid w:val="00B45F85"/>
    <w:rsid w:val="00B46C02"/>
    <w:rsid w:val="00B46D2C"/>
    <w:rsid w:val="00B4739C"/>
    <w:rsid w:val="00B50422"/>
    <w:rsid w:val="00B50613"/>
    <w:rsid w:val="00B50906"/>
    <w:rsid w:val="00B50CDF"/>
    <w:rsid w:val="00B50D88"/>
    <w:rsid w:val="00B51101"/>
    <w:rsid w:val="00B5192D"/>
    <w:rsid w:val="00B51A3F"/>
    <w:rsid w:val="00B51CD0"/>
    <w:rsid w:val="00B5213B"/>
    <w:rsid w:val="00B5224C"/>
    <w:rsid w:val="00B52641"/>
    <w:rsid w:val="00B526AC"/>
    <w:rsid w:val="00B5278A"/>
    <w:rsid w:val="00B52817"/>
    <w:rsid w:val="00B53450"/>
    <w:rsid w:val="00B5374F"/>
    <w:rsid w:val="00B548BC"/>
    <w:rsid w:val="00B549DF"/>
    <w:rsid w:val="00B5622C"/>
    <w:rsid w:val="00B57949"/>
    <w:rsid w:val="00B57E7D"/>
    <w:rsid w:val="00B61FEE"/>
    <w:rsid w:val="00B62030"/>
    <w:rsid w:val="00B62366"/>
    <w:rsid w:val="00B63571"/>
    <w:rsid w:val="00B653DA"/>
    <w:rsid w:val="00B6741F"/>
    <w:rsid w:val="00B6782D"/>
    <w:rsid w:val="00B706F5"/>
    <w:rsid w:val="00B70F49"/>
    <w:rsid w:val="00B712DC"/>
    <w:rsid w:val="00B714AF"/>
    <w:rsid w:val="00B71591"/>
    <w:rsid w:val="00B72FE0"/>
    <w:rsid w:val="00B7315D"/>
    <w:rsid w:val="00B739DF"/>
    <w:rsid w:val="00B73CAB"/>
    <w:rsid w:val="00B74743"/>
    <w:rsid w:val="00B7482E"/>
    <w:rsid w:val="00B752D9"/>
    <w:rsid w:val="00B76BE0"/>
    <w:rsid w:val="00B775C6"/>
    <w:rsid w:val="00B80D0A"/>
    <w:rsid w:val="00B80FB5"/>
    <w:rsid w:val="00B835DE"/>
    <w:rsid w:val="00B84222"/>
    <w:rsid w:val="00B84463"/>
    <w:rsid w:val="00B8497B"/>
    <w:rsid w:val="00B85E3E"/>
    <w:rsid w:val="00B8639B"/>
    <w:rsid w:val="00B8791A"/>
    <w:rsid w:val="00B87936"/>
    <w:rsid w:val="00B907D0"/>
    <w:rsid w:val="00B90F63"/>
    <w:rsid w:val="00B91FB6"/>
    <w:rsid w:val="00B9271B"/>
    <w:rsid w:val="00B929E6"/>
    <w:rsid w:val="00B93D6F"/>
    <w:rsid w:val="00B93F4F"/>
    <w:rsid w:val="00B95F6A"/>
    <w:rsid w:val="00B95FBD"/>
    <w:rsid w:val="00B96182"/>
    <w:rsid w:val="00B979E6"/>
    <w:rsid w:val="00BA1957"/>
    <w:rsid w:val="00BA1FD9"/>
    <w:rsid w:val="00BA22C9"/>
    <w:rsid w:val="00BA3784"/>
    <w:rsid w:val="00BA40DE"/>
    <w:rsid w:val="00BA4788"/>
    <w:rsid w:val="00BA4D45"/>
    <w:rsid w:val="00BA5533"/>
    <w:rsid w:val="00BA60AF"/>
    <w:rsid w:val="00BA646A"/>
    <w:rsid w:val="00BA7432"/>
    <w:rsid w:val="00BB0320"/>
    <w:rsid w:val="00BB03BA"/>
    <w:rsid w:val="00BB0D3B"/>
    <w:rsid w:val="00BB16F8"/>
    <w:rsid w:val="00BB192B"/>
    <w:rsid w:val="00BB3012"/>
    <w:rsid w:val="00BB3715"/>
    <w:rsid w:val="00BB440A"/>
    <w:rsid w:val="00BB53E1"/>
    <w:rsid w:val="00BB5CE9"/>
    <w:rsid w:val="00BB6AB2"/>
    <w:rsid w:val="00BB6F20"/>
    <w:rsid w:val="00BB706A"/>
    <w:rsid w:val="00BB759E"/>
    <w:rsid w:val="00BC0B43"/>
    <w:rsid w:val="00BC16D7"/>
    <w:rsid w:val="00BC1CAB"/>
    <w:rsid w:val="00BC1CB7"/>
    <w:rsid w:val="00BC3E9A"/>
    <w:rsid w:val="00BC512A"/>
    <w:rsid w:val="00BC5756"/>
    <w:rsid w:val="00BC5D7B"/>
    <w:rsid w:val="00BC6DD5"/>
    <w:rsid w:val="00BC7ADE"/>
    <w:rsid w:val="00BC7AE2"/>
    <w:rsid w:val="00BD0EF1"/>
    <w:rsid w:val="00BD1656"/>
    <w:rsid w:val="00BD1CF9"/>
    <w:rsid w:val="00BD1D7F"/>
    <w:rsid w:val="00BD2A85"/>
    <w:rsid w:val="00BD2AD8"/>
    <w:rsid w:val="00BD4709"/>
    <w:rsid w:val="00BD4881"/>
    <w:rsid w:val="00BD4A1B"/>
    <w:rsid w:val="00BD4BD9"/>
    <w:rsid w:val="00BD4C80"/>
    <w:rsid w:val="00BD5BCF"/>
    <w:rsid w:val="00BD5CC2"/>
    <w:rsid w:val="00BD622B"/>
    <w:rsid w:val="00BD6C23"/>
    <w:rsid w:val="00BD6F00"/>
    <w:rsid w:val="00BD77BE"/>
    <w:rsid w:val="00BE05B1"/>
    <w:rsid w:val="00BE0A15"/>
    <w:rsid w:val="00BE0C87"/>
    <w:rsid w:val="00BE0F2E"/>
    <w:rsid w:val="00BE0F8A"/>
    <w:rsid w:val="00BE1574"/>
    <w:rsid w:val="00BE18E5"/>
    <w:rsid w:val="00BE1A26"/>
    <w:rsid w:val="00BE21DE"/>
    <w:rsid w:val="00BE2C62"/>
    <w:rsid w:val="00BE30C6"/>
    <w:rsid w:val="00BE370F"/>
    <w:rsid w:val="00BE43B3"/>
    <w:rsid w:val="00BE453B"/>
    <w:rsid w:val="00BE5297"/>
    <w:rsid w:val="00BE5306"/>
    <w:rsid w:val="00BE579A"/>
    <w:rsid w:val="00BE68E3"/>
    <w:rsid w:val="00BF0019"/>
    <w:rsid w:val="00BF03E9"/>
    <w:rsid w:val="00BF0BAA"/>
    <w:rsid w:val="00BF0D05"/>
    <w:rsid w:val="00BF164E"/>
    <w:rsid w:val="00BF19D8"/>
    <w:rsid w:val="00BF35A4"/>
    <w:rsid w:val="00BF3C73"/>
    <w:rsid w:val="00BF410C"/>
    <w:rsid w:val="00BF45D1"/>
    <w:rsid w:val="00BF6024"/>
    <w:rsid w:val="00BF6EA8"/>
    <w:rsid w:val="00BF6FD5"/>
    <w:rsid w:val="00BF7BA2"/>
    <w:rsid w:val="00C0042B"/>
    <w:rsid w:val="00C020E6"/>
    <w:rsid w:val="00C02144"/>
    <w:rsid w:val="00C023A9"/>
    <w:rsid w:val="00C023DF"/>
    <w:rsid w:val="00C036B8"/>
    <w:rsid w:val="00C0370C"/>
    <w:rsid w:val="00C0376F"/>
    <w:rsid w:val="00C049EE"/>
    <w:rsid w:val="00C04F21"/>
    <w:rsid w:val="00C050D4"/>
    <w:rsid w:val="00C060AA"/>
    <w:rsid w:val="00C06F1F"/>
    <w:rsid w:val="00C101D8"/>
    <w:rsid w:val="00C111A1"/>
    <w:rsid w:val="00C11807"/>
    <w:rsid w:val="00C1184F"/>
    <w:rsid w:val="00C11C1A"/>
    <w:rsid w:val="00C12190"/>
    <w:rsid w:val="00C125CA"/>
    <w:rsid w:val="00C137C0"/>
    <w:rsid w:val="00C13A29"/>
    <w:rsid w:val="00C13A79"/>
    <w:rsid w:val="00C13BB7"/>
    <w:rsid w:val="00C14FA7"/>
    <w:rsid w:val="00C15E5D"/>
    <w:rsid w:val="00C161FD"/>
    <w:rsid w:val="00C17198"/>
    <w:rsid w:val="00C1777C"/>
    <w:rsid w:val="00C177C7"/>
    <w:rsid w:val="00C17CAB"/>
    <w:rsid w:val="00C17FAB"/>
    <w:rsid w:val="00C204F6"/>
    <w:rsid w:val="00C20555"/>
    <w:rsid w:val="00C2073F"/>
    <w:rsid w:val="00C20CE9"/>
    <w:rsid w:val="00C20E17"/>
    <w:rsid w:val="00C20EE0"/>
    <w:rsid w:val="00C219C3"/>
    <w:rsid w:val="00C21B3E"/>
    <w:rsid w:val="00C22B6C"/>
    <w:rsid w:val="00C23459"/>
    <w:rsid w:val="00C23652"/>
    <w:rsid w:val="00C25021"/>
    <w:rsid w:val="00C2508E"/>
    <w:rsid w:val="00C2545D"/>
    <w:rsid w:val="00C25D17"/>
    <w:rsid w:val="00C26D74"/>
    <w:rsid w:val="00C27002"/>
    <w:rsid w:val="00C278BE"/>
    <w:rsid w:val="00C27D57"/>
    <w:rsid w:val="00C313FE"/>
    <w:rsid w:val="00C31935"/>
    <w:rsid w:val="00C31DED"/>
    <w:rsid w:val="00C32BCF"/>
    <w:rsid w:val="00C33453"/>
    <w:rsid w:val="00C3568A"/>
    <w:rsid w:val="00C36DE6"/>
    <w:rsid w:val="00C36F0B"/>
    <w:rsid w:val="00C3738A"/>
    <w:rsid w:val="00C404C4"/>
    <w:rsid w:val="00C40843"/>
    <w:rsid w:val="00C40A88"/>
    <w:rsid w:val="00C41493"/>
    <w:rsid w:val="00C43186"/>
    <w:rsid w:val="00C432EC"/>
    <w:rsid w:val="00C4330E"/>
    <w:rsid w:val="00C4357F"/>
    <w:rsid w:val="00C43C8D"/>
    <w:rsid w:val="00C44CE0"/>
    <w:rsid w:val="00C4524D"/>
    <w:rsid w:val="00C45AC5"/>
    <w:rsid w:val="00C45C13"/>
    <w:rsid w:val="00C47418"/>
    <w:rsid w:val="00C47CFA"/>
    <w:rsid w:val="00C50106"/>
    <w:rsid w:val="00C50BA2"/>
    <w:rsid w:val="00C50C2E"/>
    <w:rsid w:val="00C517F5"/>
    <w:rsid w:val="00C52E90"/>
    <w:rsid w:val="00C53503"/>
    <w:rsid w:val="00C5369D"/>
    <w:rsid w:val="00C55D6B"/>
    <w:rsid w:val="00C55F3F"/>
    <w:rsid w:val="00C56754"/>
    <w:rsid w:val="00C57447"/>
    <w:rsid w:val="00C602BA"/>
    <w:rsid w:val="00C627EA"/>
    <w:rsid w:val="00C630DE"/>
    <w:rsid w:val="00C635E0"/>
    <w:rsid w:val="00C637AC"/>
    <w:rsid w:val="00C63C90"/>
    <w:rsid w:val="00C665C6"/>
    <w:rsid w:val="00C66659"/>
    <w:rsid w:val="00C67411"/>
    <w:rsid w:val="00C67C91"/>
    <w:rsid w:val="00C7033F"/>
    <w:rsid w:val="00C71C5E"/>
    <w:rsid w:val="00C72534"/>
    <w:rsid w:val="00C73A2B"/>
    <w:rsid w:val="00C73CC7"/>
    <w:rsid w:val="00C742BD"/>
    <w:rsid w:val="00C8036F"/>
    <w:rsid w:val="00C81609"/>
    <w:rsid w:val="00C81B47"/>
    <w:rsid w:val="00C820DF"/>
    <w:rsid w:val="00C82514"/>
    <w:rsid w:val="00C82583"/>
    <w:rsid w:val="00C8324C"/>
    <w:rsid w:val="00C834BC"/>
    <w:rsid w:val="00C83DED"/>
    <w:rsid w:val="00C83DFF"/>
    <w:rsid w:val="00C84DB4"/>
    <w:rsid w:val="00C8527B"/>
    <w:rsid w:val="00C85794"/>
    <w:rsid w:val="00C866C2"/>
    <w:rsid w:val="00C8692B"/>
    <w:rsid w:val="00C869CC"/>
    <w:rsid w:val="00C86A9C"/>
    <w:rsid w:val="00C86EAF"/>
    <w:rsid w:val="00C879B9"/>
    <w:rsid w:val="00C90D4B"/>
    <w:rsid w:val="00C915C8"/>
    <w:rsid w:val="00C91E1A"/>
    <w:rsid w:val="00C920F4"/>
    <w:rsid w:val="00C921A4"/>
    <w:rsid w:val="00C93168"/>
    <w:rsid w:val="00C93D2B"/>
    <w:rsid w:val="00C941FA"/>
    <w:rsid w:val="00C9475A"/>
    <w:rsid w:val="00C95841"/>
    <w:rsid w:val="00C9601A"/>
    <w:rsid w:val="00C96EE1"/>
    <w:rsid w:val="00C970C6"/>
    <w:rsid w:val="00C97123"/>
    <w:rsid w:val="00C97931"/>
    <w:rsid w:val="00C979D7"/>
    <w:rsid w:val="00C97F33"/>
    <w:rsid w:val="00CA0EF5"/>
    <w:rsid w:val="00CA10BD"/>
    <w:rsid w:val="00CA1F6F"/>
    <w:rsid w:val="00CA23F1"/>
    <w:rsid w:val="00CA2657"/>
    <w:rsid w:val="00CA4369"/>
    <w:rsid w:val="00CA46B2"/>
    <w:rsid w:val="00CA5465"/>
    <w:rsid w:val="00CA5542"/>
    <w:rsid w:val="00CA635F"/>
    <w:rsid w:val="00CA6F4D"/>
    <w:rsid w:val="00CA6FD8"/>
    <w:rsid w:val="00CA72F0"/>
    <w:rsid w:val="00CA77E6"/>
    <w:rsid w:val="00CA7857"/>
    <w:rsid w:val="00CB088F"/>
    <w:rsid w:val="00CB08A3"/>
    <w:rsid w:val="00CB1A76"/>
    <w:rsid w:val="00CB228B"/>
    <w:rsid w:val="00CB2982"/>
    <w:rsid w:val="00CB2F9D"/>
    <w:rsid w:val="00CB3016"/>
    <w:rsid w:val="00CB4E5D"/>
    <w:rsid w:val="00CB5608"/>
    <w:rsid w:val="00CB7C17"/>
    <w:rsid w:val="00CC1546"/>
    <w:rsid w:val="00CC2234"/>
    <w:rsid w:val="00CC3C4D"/>
    <w:rsid w:val="00CC48F2"/>
    <w:rsid w:val="00CC494E"/>
    <w:rsid w:val="00CC4B69"/>
    <w:rsid w:val="00CC6618"/>
    <w:rsid w:val="00CC6D5E"/>
    <w:rsid w:val="00CC76BA"/>
    <w:rsid w:val="00CC7C46"/>
    <w:rsid w:val="00CD0BED"/>
    <w:rsid w:val="00CD1D1E"/>
    <w:rsid w:val="00CD21A3"/>
    <w:rsid w:val="00CD301E"/>
    <w:rsid w:val="00CD40A5"/>
    <w:rsid w:val="00CD4559"/>
    <w:rsid w:val="00CD4EED"/>
    <w:rsid w:val="00CD642F"/>
    <w:rsid w:val="00CD67FD"/>
    <w:rsid w:val="00CD69EC"/>
    <w:rsid w:val="00CE0A17"/>
    <w:rsid w:val="00CE0A5A"/>
    <w:rsid w:val="00CE11A5"/>
    <w:rsid w:val="00CE128D"/>
    <w:rsid w:val="00CE13DD"/>
    <w:rsid w:val="00CE1A40"/>
    <w:rsid w:val="00CE1EC2"/>
    <w:rsid w:val="00CE2DBA"/>
    <w:rsid w:val="00CE3A48"/>
    <w:rsid w:val="00CE414D"/>
    <w:rsid w:val="00CE4196"/>
    <w:rsid w:val="00CE4217"/>
    <w:rsid w:val="00CE49F2"/>
    <w:rsid w:val="00CE55DA"/>
    <w:rsid w:val="00CF04B5"/>
    <w:rsid w:val="00CF1AD0"/>
    <w:rsid w:val="00CF4445"/>
    <w:rsid w:val="00CF4877"/>
    <w:rsid w:val="00CF5E7D"/>
    <w:rsid w:val="00CF5F56"/>
    <w:rsid w:val="00CF6613"/>
    <w:rsid w:val="00CF7408"/>
    <w:rsid w:val="00CF78B5"/>
    <w:rsid w:val="00CF7B15"/>
    <w:rsid w:val="00D009A6"/>
    <w:rsid w:val="00D00E99"/>
    <w:rsid w:val="00D02385"/>
    <w:rsid w:val="00D024E4"/>
    <w:rsid w:val="00D028BC"/>
    <w:rsid w:val="00D02EE8"/>
    <w:rsid w:val="00D03F1F"/>
    <w:rsid w:val="00D0401E"/>
    <w:rsid w:val="00D0477C"/>
    <w:rsid w:val="00D04A82"/>
    <w:rsid w:val="00D0537E"/>
    <w:rsid w:val="00D05E4C"/>
    <w:rsid w:val="00D06714"/>
    <w:rsid w:val="00D07B1E"/>
    <w:rsid w:val="00D11ACD"/>
    <w:rsid w:val="00D13422"/>
    <w:rsid w:val="00D13594"/>
    <w:rsid w:val="00D13D71"/>
    <w:rsid w:val="00D144D8"/>
    <w:rsid w:val="00D14AC3"/>
    <w:rsid w:val="00D150DC"/>
    <w:rsid w:val="00D1605D"/>
    <w:rsid w:val="00D160E8"/>
    <w:rsid w:val="00D17244"/>
    <w:rsid w:val="00D17A41"/>
    <w:rsid w:val="00D17C81"/>
    <w:rsid w:val="00D17F1E"/>
    <w:rsid w:val="00D20379"/>
    <w:rsid w:val="00D20570"/>
    <w:rsid w:val="00D206B6"/>
    <w:rsid w:val="00D20CDF"/>
    <w:rsid w:val="00D20F80"/>
    <w:rsid w:val="00D225C5"/>
    <w:rsid w:val="00D22DB5"/>
    <w:rsid w:val="00D22EC7"/>
    <w:rsid w:val="00D22F94"/>
    <w:rsid w:val="00D23B1F"/>
    <w:rsid w:val="00D24585"/>
    <w:rsid w:val="00D25A0C"/>
    <w:rsid w:val="00D26167"/>
    <w:rsid w:val="00D26336"/>
    <w:rsid w:val="00D266F5"/>
    <w:rsid w:val="00D27FC9"/>
    <w:rsid w:val="00D30127"/>
    <w:rsid w:val="00D3014A"/>
    <w:rsid w:val="00D30197"/>
    <w:rsid w:val="00D3024E"/>
    <w:rsid w:val="00D30368"/>
    <w:rsid w:val="00D30903"/>
    <w:rsid w:val="00D33076"/>
    <w:rsid w:val="00D33575"/>
    <w:rsid w:val="00D336B8"/>
    <w:rsid w:val="00D33C06"/>
    <w:rsid w:val="00D34A6C"/>
    <w:rsid w:val="00D351BD"/>
    <w:rsid w:val="00D3525A"/>
    <w:rsid w:val="00D36565"/>
    <w:rsid w:val="00D36EE0"/>
    <w:rsid w:val="00D3743D"/>
    <w:rsid w:val="00D37568"/>
    <w:rsid w:val="00D3793D"/>
    <w:rsid w:val="00D401B1"/>
    <w:rsid w:val="00D40282"/>
    <w:rsid w:val="00D40434"/>
    <w:rsid w:val="00D404E5"/>
    <w:rsid w:val="00D4071E"/>
    <w:rsid w:val="00D40A3F"/>
    <w:rsid w:val="00D40C5D"/>
    <w:rsid w:val="00D40D49"/>
    <w:rsid w:val="00D418FF"/>
    <w:rsid w:val="00D42B39"/>
    <w:rsid w:val="00D44927"/>
    <w:rsid w:val="00D44EAA"/>
    <w:rsid w:val="00D4549E"/>
    <w:rsid w:val="00D45685"/>
    <w:rsid w:val="00D458CB"/>
    <w:rsid w:val="00D45CFC"/>
    <w:rsid w:val="00D46267"/>
    <w:rsid w:val="00D475C2"/>
    <w:rsid w:val="00D47EB1"/>
    <w:rsid w:val="00D5070B"/>
    <w:rsid w:val="00D50B69"/>
    <w:rsid w:val="00D50F59"/>
    <w:rsid w:val="00D51157"/>
    <w:rsid w:val="00D5188A"/>
    <w:rsid w:val="00D5226F"/>
    <w:rsid w:val="00D522FC"/>
    <w:rsid w:val="00D52318"/>
    <w:rsid w:val="00D5268B"/>
    <w:rsid w:val="00D531BD"/>
    <w:rsid w:val="00D53AF8"/>
    <w:rsid w:val="00D53B59"/>
    <w:rsid w:val="00D54ECB"/>
    <w:rsid w:val="00D556FA"/>
    <w:rsid w:val="00D55E9E"/>
    <w:rsid w:val="00D60BBA"/>
    <w:rsid w:val="00D61110"/>
    <w:rsid w:val="00D614E7"/>
    <w:rsid w:val="00D6296E"/>
    <w:rsid w:val="00D645D1"/>
    <w:rsid w:val="00D65079"/>
    <w:rsid w:val="00D653ED"/>
    <w:rsid w:val="00D65FEE"/>
    <w:rsid w:val="00D66648"/>
    <w:rsid w:val="00D6753A"/>
    <w:rsid w:val="00D71816"/>
    <w:rsid w:val="00D71C25"/>
    <w:rsid w:val="00D7246A"/>
    <w:rsid w:val="00D72F44"/>
    <w:rsid w:val="00D7318C"/>
    <w:rsid w:val="00D73730"/>
    <w:rsid w:val="00D738FB"/>
    <w:rsid w:val="00D73B02"/>
    <w:rsid w:val="00D73E46"/>
    <w:rsid w:val="00D75BA8"/>
    <w:rsid w:val="00D766D4"/>
    <w:rsid w:val="00D77E4D"/>
    <w:rsid w:val="00D77E69"/>
    <w:rsid w:val="00D77F1D"/>
    <w:rsid w:val="00D8036E"/>
    <w:rsid w:val="00D8141F"/>
    <w:rsid w:val="00D81493"/>
    <w:rsid w:val="00D81851"/>
    <w:rsid w:val="00D81C50"/>
    <w:rsid w:val="00D820C2"/>
    <w:rsid w:val="00D82BD2"/>
    <w:rsid w:val="00D83314"/>
    <w:rsid w:val="00D83789"/>
    <w:rsid w:val="00D83DB2"/>
    <w:rsid w:val="00D83FB3"/>
    <w:rsid w:val="00D85EAD"/>
    <w:rsid w:val="00D90997"/>
    <w:rsid w:val="00D910A5"/>
    <w:rsid w:val="00D9248C"/>
    <w:rsid w:val="00D9248F"/>
    <w:rsid w:val="00D93F26"/>
    <w:rsid w:val="00D9437E"/>
    <w:rsid w:val="00D9517C"/>
    <w:rsid w:val="00D95950"/>
    <w:rsid w:val="00D9616B"/>
    <w:rsid w:val="00DA1481"/>
    <w:rsid w:val="00DA3FB1"/>
    <w:rsid w:val="00DA53B9"/>
    <w:rsid w:val="00DA6659"/>
    <w:rsid w:val="00DA7103"/>
    <w:rsid w:val="00DB04AF"/>
    <w:rsid w:val="00DB0EB6"/>
    <w:rsid w:val="00DB0FCA"/>
    <w:rsid w:val="00DB2FD0"/>
    <w:rsid w:val="00DB325B"/>
    <w:rsid w:val="00DB382C"/>
    <w:rsid w:val="00DB49AA"/>
    <w:rsid w:val="00DB5098"/>
    <w:rsid w:val="00DB5126"/>
    <w:rsid w:val="00DB582D"/>
    <w:rsid w:val="00DB6118"/>
    <w:rsid w:val="00DB6B42"/>
    <w:rsid w:val="00DB6B49"/>
    <w:rsid w:val="00DB79CE"/>
    <w:rsid w:val="00DB7B16"/>
    <w:rsid w:val="00DC0CFE"/>
    <w:rsid w:val="00DC1868"/>
    <w:rsid w:val="00DC198B"/>
    <w:rsid w:val="00DC39A8"/>
    <w:rsid w:val="00DC3A25"/>
    <w:rsid w:val="00DC4581"/>
    <w:rsid w:val="00DC46CB"/>
    <w:rsid w:val="00DC523B"/>
    <w:rsid w:val="00DC771F"/>
    <w:rsid w:val="00DC7A58"/>
    <w:rsid w:val="00DD1679"/>
    <w:rsid w:val="00DD2A93"/>
    <w:rsid w:val="00DD2CCD"/>
    <w:rsid w:val="00DD38F2"/>
    <w:rsid w:val="00DD39C9"/>
    <w:rsid w:val="00DD4C64"/>
    <w:rsid w:val="00DD5348"/>
    <w:rsid w:val="00DD5D5C"/>
    <w:rsid w:val="00DD6BB2"/>
    <w:rsid w:val="00DE067D"/>
    <w:rsid w:val="00DE1A88"/>
    <w:rsid w:val="00DE1E15"/>
    <w:rsid w:val="00DE2034"/>
    <w:rsid w:val="00DE22FE"/>
    <w:rsid w:val="00DE24DD"/>
    <w:rsid w:val="00DE35E8"/>
    <w:rsid w:val="00DE42C7"/>
    <w:rsid w:val="00DE4A60"/>
    <w:rsid w:val="00DE4B6B"/>
    <w:rsid w:val="00DE5028"/>
    <w:rsid w:val="00DE6065"/>
    <w:rsid w:val="00DE7469"/>
    <w:rsid w:val="00DE7A2B"/>
    <w:rsid w:val="00DF0740"/>
    <w:rsid w:val="00DF1262"/>
    <w:rsid w:val="00DF1E06"/>
    <w:rsid w:val="00DF255D"/>
    <w:rsid w:val="00DF2F6A"/>
    <w:rsid w:val="00DF334A"/>
    <w:rsid w:val="00DF4109"/>
    <w:rsid w:val="00DF4248"/>
    <w:rsid w:val="00DF489F"/>
    <w:rsid w:val="00DF55C9"/>
    <w:rsid w:val="00DF5712"/>
    <w:rsid w:val="00DF5CA4"/>
    <w:rsid w:val="00DF6C1B"/>
    <w:rsid w:val="00DF787A"/>
    <w:rsid w:val="00E007D9"/>
    <w:rsid w:val="00E00AB6"/>
    <w:rsid w:val="00E00FE5"/>
    <w:rsid w:val="00E011CC"/>
    <w:rsid w:val="00E01610"/>
    <w:rsid w:val="00E01AFD"/>
    <w:rsid w:val="00E02413"/>
    <w:rsid w:val="00E0280C"/>
    <w:rsid w:val="00E02C3A"/>
    <w:rsid w:val="00E02F4A"/>
    <w:rsid w:val="00E03322"/>
    <w:rsid w:val="00E03518"/>
    <w:rsid w:val="00E038ED"/>
    <w:rsid w:val="00E04519"/>
    <w:rsid w:val="00E0459C"/>
    <w:rsid w:val="00E058B0"/>
    <w:rsid w:val="00E06CA5"/>
    <w:rsid w:val="00E06D3D"/>
    <w:rsid w:val="00E076A3"/>
    <w:rsid w:val="00E10573"/>
    <w:rsid w:val="00E105DC"/>
    <w:rsid w:val="00E10BDF"/>
    <w:rsid w:val="00E11765"/>
    <w:rsid w:val="00E11840"/>
    <w:rsid w:val="00E12431"/>
    <w:rsid w:val="00E131AE"/>
    <w:rsid w:val="00E13817"/>
    <w:rsid w:val="00E1448C"/>
    <w:rsid w:val="00E16529"/>
    <w:rsid w:val="00E16827"/>
    <w:rsid w:val="00E174B2"/>
    <w:rsid w:val="00E17747"/>
    <w:rsid w:val="00E20901"/>
    <w:rsid w:val="00E210FF"/>
    <w:rsid w:val="00E21508"/>
    <w:rsid w:val="00E21D5E"/>
    <w:rsid w:val="00E21E61"/>
    <w:rsid w:val="00E21E96"/>
    <w:rsid w:val="00E222EC"/>
    <w:rsid w:val="00E22CEC"/>
    <w:rsid w:val="00E22E2D"/>
    <w:rsid w:val="00E2342D"/>
    <w:rsid w:val="00E24C9A"/>
    <w:rsid w:val="00E251DE"/>
    <w:rsid w:val="00E254AD"/>
    <w:rsid w:val="00E257F8"/>
    <w:rsid w:val="00E26E04"/>
    <w:rsid w:val="00E3047E"/>
    <w:rsid w:val="00E30EE8"/>
    <w:rsid w:val="00E30FC8"/>
    <w:rsid w:val="00E317DE"/>
    <w:rsid w:val="00E319B8"/>
    <w:rsid w:val="00E31B63"/>
    <w:rsid w:val="00E32116"/>
    <w:rsid w:val="00E323D9"/>
    <w:rsid w:val="00E327CB"/>
    <w:rsid w:val="00E32A5D"/>
    <w:rsid w:val="00E3395E"/>
    <w:rsid w:val="00E33BF1"/>
    <w:rsid w:val="00E342F3"/>
    <w:rsid w:val="00E34514"/>
    <w:rsid w:val="00E34942"/>
    <w:rsid w:val="00E34B57"/>
    <w:rsid w:val="00E351A4"/>
    <w:rsid w:val="00E367CD"/>
    <w:rsid w:val="00E37164"/>
    <w:rsid w:val="00E40532"/>
    <w:rsid w:val="00E42A64"/>
    <w:rsid w:val="00E430DA"/>
    <w:rsid w:val="00E4333B"/>
    <w:rsid w:val="00E43E52"/>
    <w:rsid w:val="00E448B1"/>
    <w:rsid w:val="00E44F1C"/>
    <w:rsid w:val="00E4517C"/>
    <w:rsid w:val="00E453DC"/>
    <w:rsid w:val="00E457C0"/>
    <w:rsid w:val="00E46AB0"/>
    <w:rsid w:val="00E470DE"/>
    <w:rsid w:val="00E47C95"/>
    <w:rsid w:val="00E50149"/>
    <w:rsid w:val="00E50ED5"/>
    <w:rsid w:val="00E5133A"/>
    <w:rsid w:val="00E52310"/>
    <w:rsid w:val="00E52C24"/>
    <w:rsid w:val="00E5329B"/>
    <w:rsid w:val="00E5383E"/>
    <w:rsid w:val="00E539C2"/>
    <w:rsid w:val="00E5526C"/>
    <w:rsid w:val="00E55E01"/>
    <w:rsid w:val="00E55F78"/>
    <w:rsid w:val="00E56F0C"/>
    <w:rsid w:val="00E56FA4"/>
    <w:rsid w:val="00E5754B"/>
    <w:rsid w:val="00E5769C"/>
    <w:rsid w:val="00E57A61"/>
    <w:rsid w:val="00E60455"/>
    <w:rsid w:val="00E6115B"/>
    <w:rsid w:val="00E61AE7"/>
    <w:rsid w:val="00E62639"/>
    <w:rsid w:val="00E6279B"/>
    <w:rsid w:val="00E62F65"/>
    <w:rsid w:val="00E647FE"/>
    <w:rsid w:val="00E65054"/>
    <w:rsid w:val="00E6582B"/>
    <w:rsid w:val="00E6628C"/>
    <w:rsid w:val="00E6643C"/>
    <w:rsid w:val="00E66591"/>
    <w:rsid w:val="00E66CB0"/>
    <w:rsid w:val="00E66DDB"/>
    <w:rsid w:val="00E71ED4"/>
    <w:rsid w:val="00E71F29"/>
    <w:rsid w:val="00E7384C"/>
    <w:rsid w:val="00E73878"/>
    <w:rsid w:val="00E73A56"/>
    <w:rsid w:val="00E740B2"/>
    <w:rsid w:val="00E74124"/>
    <w:rsid w:val="00E753A5"/>
    <w:rsid w:val="00E75538"/>
    <w:rsid w:val="00E758E2"/>
    <w:rsid w:val="00E75AB6"/>
    <w:rsid w:val="00E76F44"/>
    <w:rsid w:val="00E771C4"/>
    <w:rsid w:val="00E778FB"/>
    <w:rsid w:val="00E809FD"/>
    <w:rsid w:val="00E80AE2"/>
    <w:rsid w:val="00E80C95"/>
    <w:rsid w:val="00E81126"/>
    <w:rsid w:val="00E8133C"/>
    <w:rsid w:val="00E8164C"/>
    <w:rsid w:val="00E81840"/>
    <w:rsid w:val="00E825F4"/>
    <w:rsid w:val="00E82A5C"/>
    <w:rsid w:val="00E859AC"/>
    <w:rsid w:val="00E85C01"/>
    <w:rsid w:val="00E86107"/>
    <w:rsid w:val="00E86398"/>
    <w:rsid w:val="00E8648E"/>
    <w:rsid w:val="00E8690D"/>
    <w:rsid w:val="00E86BFB"/>
    <w:rsid w:val="00E8752D"/>
    <w:rsid w:val="00E8756E"/>
    <w:rsid w:val="00E87669"/>
    <w:rsid w:val="00E87F35"/>
    <w:rsid w:val="00E912FD"/>
    <w:rsid w:val="00E917C1"/>
    <w:rsid w:val="00E91CE7"/>
    <w:rsid w:val="00E92DCC"/>
    <w:rsid w:val="00E9434F"/>
    <w:rsid w:val="00E94D72"/>
    <w:rsid w:val="00E95568"/>
    <w:rsid w:val="00E95784"/>
    <w:rsid w:val="00E95AB4"/>
    <w:rsid w:val="00E96721"/>
    <w:rsid w:val="00E97D82"/>
    <w:rsid w:val="00EA04F0"/>
    <w:rsid w:val="00EA0667"/>
    <w:rsid w:val="00EA082C"/>
    <w:rsid w:val="00EA139B"/>
    <w:rsid w:val="00EA157C"/>
    <w:rsid w:val="00EA1D53"/>
    <w:rsid w:val="00EA248A"/>
    <w:rsid w:val="00EA2B35"/>
    <w:rsid w:val="00EA39DB"/>
    <w:rsid w:val="00EA3E20"/>
    <w:rsid w:val="00EA3F8B"/>
    <w:rsid w:val="00EA6670"/>
    <w:rsid w:val="00EA6E25"/>
    <w:rsid w:val="00EA7B03"/>
    <w:rsid w:val="00EA7FFD"/>
    <w:rsid w:val="00EB09C3"/>
    <w:rsid w:val="00EB0E60"/>
    <w:rsid w:val="00EB1192"/>
    <w:rsid w:val="00EB16D6"/>
    <w:rsid w:val="00EB2518"/>
    <w:rsid w:val="00EB30F6"/>
    <w:rsid w:val="00EB3AFB"/>
    <w:rsid w:val="00EB3C7E"/>
    <w:rsid w:val="00EB4B99"/>
    <w:rsid w:val="00EB4EE3"/>
    <w:rsid w:val="00EB539C"/>
    <w:rsid w:val="00EB5AD5"/>
    <w:rsid w:val="00EB6401"/>
    <w:rsid w:val="00EB6599"/>
    <w:rsid w:val="00EB6EFF"/>
    <w:rsid w:val="00EC0672"/>
    <w:rsid w:val="00EC1892"/>
    <w:rsid w:val="00EC1CDE"/>
    <w:rsid w:val="00EC217B"/>
    <w:rsid w:val="00EC2817"/>
    <w:rsid w:val="00EC2ED7"/>
    <w:rsid w:val="00EC383F"/>
    <w:rsid w:val="00EC396A"/>
    <w:rsid w:val="00EC64F9"/>
    <w:rsid w:val="00EC67DA"/>
    <w:rsid w:val="00EC7905"/>
    <w:rsid w:val="00EC793D"/>
    <w:rsid w:val="00ED08D4"/>
    <w:rsid w:val="00ED0BB6"/>
    <w:rsid w:val="00ED15A3"/>
    <w:rsid w:val="00ED1635"/>
    <w:rsid w:val="00ED2781"/>
    <w:rsid w:val="00ED296D"/>
    <w:rsid w:val="00ED2D7C"/>
    <w:rsid w:val="00ED361E"/>
    <w:rsid w:val="00ED37FB"/>
    <w:rsid w:val="00ED3909"/>
    <w:rsid w:val="00ED4D5D"/>
    <w:rsid w:val="00ED514E"/>
    <w:rsid w:val="00ED7665"/>
    <w:rsid w:val="00EE0119"/>
    <w:rsid w:val="00EE1173"/>
    <w:rsid w:val="00EE361E"/>
    <w:rsid w:val="00EE4254"/>
    <w:rsid w:val="00EE525D"/>
    <w:rsid w:val="00EE586E"/>
    <w:rsid w:val="00EE5FE3"/>
    <w:rsid w:val="00EE6F4C"/>
    <w:rsid w:val="00EE6FEF"/>
    <w:rsid w:val="00EE74DC"/>
    <w:rsid w:val="00EE785B"/>
    <w:rsid w:val="00EF0B7F"/>
    <w:rsid w:val="00EF2791"/>
    <w:rsid w:val="00EF2DE7"/>
    <w:rsid w:val="00EF3F67"/>
    <w:rsid w:val="00EF4029"/>
    <w:rsid w:val="00EF472C"/>
    <w:rsid w:val="00EF4922"/>
    <w:rsid w:val="00EF6AB5"/>
    <w:rsid w:val="00F009A2"/>
    <w:rsid w:val="00F00EDB"/>
    <w:rsid w:val="00F00F74"/>
    <w:rsid w:val="00F01DD0"/>
    <w:rsid w:val="00F02C81"/>
    <w:rsid w:val="00F03833"/>
    <w:rsid w:val="00F03FE6"/>
    <w:rsid w:val="00F04406"/>
    <w:rsid w:val="00F04927"/>
    <w:rsid w:val="00F070F4"/>
    <w:rsid w:val="00F071A4"/>
    <w:rsid w:val="00F1004E"/>
    <w:rsid w:val="00F1017E"/>
    <w:rsid w:val="00F1063E"/>
    <w:rsid w:val="00F11194"/>
    <w:rsid w:val="00F1164B"/>
    <w:rsid w:val="00F12595"/>
    <w:rsid w:val="00F12D73"/>
    <w:rsid w:val="00F13CE9"/>
    <w:rsid w:val="00F13E2E"/>
    <w:rsid w:val="00F1414A"/>
    <w:rsid w:val="00F150CA"/>
    <w:rsid w:val="00F15821"/>
    <w:rsid w:val="00F15BC3"/>
    <w:rsid w:val="00F16045"/>
    <w:rsid w:val="00F17066"/>
    <w:rsid w:val="00F1726E"/>
    <w:rsid w:val="00F17616"/>
    <w:rsid w:val="00F20715"/>
    <w:rsid w:val="00F20FCA"/>
    <w:rsid w:val="00F21577"/>
    <w:rsid w:val="00F219E9"/>
    <w:rsid w:val="00F22EF5"/>
    <w:rsid w:val="00F230A3"/>
    <w:rsid w:val="00F23AA8"/>
    <w:rsid w:val="00F23E1E"/>
    <w:rsid w:val="00F24FE8"/>
    <w:rsid w:val="00F25C2C"/>
    <w:rsid w:val="00F25CE4"/>
    <w:rsid w:val="00F270A3"/>
    <w:rsid w:val="00F27465"/>
    <w:rsid w:val="00F275B7"/>
    <w:rsid w:val="00F30621"/>
    <w:rsid w:val="00F30948"/>
    <w:rsid w:val="00F32934"/>
    <w:rsid w:val="00F3388E"/>
    <w:rsid w:val="00F33993"/>
    <w:rsid w:val="00F34C8B"/>
    <w:rsid w:val="00F3604E"/>
    <w:rsid w:val="00F36173"/>
    <w:rsid w:val="00F369A8"/>
    <w:rsid w:val="00F36A2E"/>
    <w:rsid w:val="00F37798"/>
    <w:rsid w:val="00F40B71"/>
    <w:rsid w:val="00F4303D"/>
    <w:rsid w:val="00F43F26"/>
    <w:rsid w:val="00F442AB"/>
    <w:rsid w:val="00F44721"/>
    <w:rsid w:val="00F457D4"/>
    <w:rsid w:val="00F46004"/>
    <w:rsid w:val="00F4600D"/>
    <w:rsid w:val="00F46F42"/>
    <w:rsid w:val="00F474F0"/>
    <w:rsid w:val="00F478AC"/>
    <w:rsid w:val="00F5046E"/>
    <w:rsid w:val="00F5071D"/>
    <w:rsid w:val="00F51488"/>
    <w:rsid w:val="00F518C8"/>
    <w:rsid w:val="00F52251"/>
    <w:rsid w:val="00F5251E"/>
    <w:rsid w:val="00F5316B"/>
    <w:rsid w:val="00F53552"/>
    <w:rsid w:val="00F536F7"/>
    <w:rsid w:val="00F54483"/>
    <w:rsid w:val="00F5452D"/>
    <w:rsid w:val="00F552B1"/>
    <w:rsid w:val="00F5532A"/>
    <w:rsid w:val="00F55375"/>
    <w:rsid w:val="00F560FC"/>
    <w:rsid w:val="00F56302"/>
    <w:rsid w:val="00F56E96"/>
    <w:rsid w:val="00F56F69"/>
    <w:rsid w:val="00F56FF8"/>
    <w:rsid w:val="00F573AA"/>
    <w:rsid w:val="00F57B3F"/>
    <w:rsid w:val="00F60CB8"/>
    <w:rsid w:val="00F61FA5"/>
    <w:rsid w:val="00F61FE5"/>
    <w:rsid w:val="00F62AB2"/>
    <w:rsid w:val="00F64735"/>
    <w:rsid w:val="00F64941"/>
    <w:rsid w:val="00F6536F"/>
    <w:rsid w:val="00F65406"/>
    <w:rsid w:val="00F658F1"/>
    <w:rsid w:val="00F65AA5"/>
    <w:rsid w:val="00F66394"/>
    <w:rsid w:val="00F66FFA"/>
    <w:rsid w:val="00F67229"/>
    <w:rsid w:val="00F67945"/>
    <w:rsid w:val="00F679C5"/>
    <w:rsid w:val="00F70173"/>
    <w:rsid w:val="00F70569"/>
    <w:rsid w:val="00F70A18"/>
    <w:rsid w:val="00F73853"/>
    <w:rsid w:val="00F73BEA"/>
    <w:rsid w:val="00F73FBF"/>
    <w:rsid w:val="00F751E8"/>
    <w:rsid w:val="00F77B52"/>
    <w:rsid w:val="00F801C0"/>
    <w:rsid w:val="00F80894"/>
    <w:rsid w:val="00F80A12"/>
    <w:rsid w:val="00F81784"/>
    <w:rsid w:val="00F81A71"/>
    <w:rsid w:val="00F81F43"/>
    <w:rsid w:val="00F82061"/>
    <w:rsid w:val="00F824B8"/>
    <w:rsid w:val="00F83744"/>
    <w:rsid w:val="00F839DC"/>
    <w:rsid w:val="00F83BA3"/>
    <w:rsid w:val="00F83D3F"/>
    <w:rsid w:val="00F83F2C"/>
    <w:rsid w:val="00F8458C"/>
    <w:rsid w:val="00F84B5E"/>
    <w:rsid w:val="00F85DBB"/>
    <w:rsid w:val="00F85DC0"/>
    <w:rsid w:val="00F879F7"/>
    <w:rsid w:val="00F90C7C"/>
    <w:rsid w:val="00F91156"/>
    <w:rsid w:val="00F9244B"/>
    <w:rsid w:val="00F932BE"/>
    <w:rsid w:val="00F9348B"/>
    <w:rsid w:val="00F93D86"/>
    <w:rsid w:val="00F951AC"/>
    <w:rsid w:val="00F95A12"/>
    <w:rsid w:val="00F97491"/>
    <w:rsid w:val="00F97932"/>
    <w:rsid w:val="00FA0088"/>
    <w:rsid w:val="00FA0160"/>
    <w:rsid w:val="00FA04A3"/>
    <w:rsid w:val="00FA0635"/>
    <w:rsid w:val="00FA1CE3"/>
    <w:rsid w:val="00FA22F2"/>
    <w:rsid w:val="00FA300B"/>
    <w:rsid w:val="00FA3E68"/>
    <w:rsid w:val="00FA3E96"/>
    <w:rsid w:val="00FA4FFE"/>
    <w:rsid w:val="00FA5085"/>
    <w:rsid w:val="00FA6046"/>
    <w:rsid w:val="00FA74EF"/>
    <w:rsid w:val="00FB0250"/>
    <w:rsid w:val="00FB12AD"/>
    <w:rsid w:val="00FB1385"/>
    <w:rsid w:val="00FB2AC5"/>
    <w:rsid w:val="00FB422A"/>
    <w:rsid w:val="00FB4387"/>
    <w:rsid w:val="00FB4F44"/>
    <w:rsid w:val="00FB5854"/>
    <w:rsid w:val="00FB63D9"/>
    <w:rsid w:val="00FB706C"/>
    <w:rsid w:val="00FB707D"/>
    <w:rsid w:val="00FB7B40"/>
    <w:rsid w:val="00FB7D09"/>
    <w:rsid w:val="00FC01AE"/>
    <w:rsid w:val="00FC02F3"/>
    <w:rsid w:val="00FC0726"/>
    <w:rsid w:val="00FC09AE"/>
    <w:rsid w:val="00FC0DC8"/>
    <w:rsid w:val="00FC13E2"/>
    <w:rsid w:val="00FC1876"/>
    <w:rsid w:val="00FC21C0"/>
    <w:rsid w:val="00FC2DE1"/>
    <w:rsid w:val="00FC42D5"/>
    <w:rsid w:val="00FC4D45"/>
    <w:rsid w:val="00FC5DF0"/>
    <w:rsid w:val="00FC5EDA"/>
    <w:rsid w:val="00FC78F6"/>
    <w:rsid w:val="00FC7D3B"/>
    <w:rsid w:val="00FD0818"/>
    <w:rsid w:val="00FD0875"/>
    <w:rsid w:val="00FD08A0"/>
    <w:rsid w:val="00FD14EF"/>
    <w:rsid w:val="00FD1BBF"/>
    <w:rsid w:val="00FD2033"/>
    <w:rsid w:val="00FD2149"/>
    <w:rsid w:val="00FD3CC3"/>
    <w:rsid w:val="00FD7CCC"/>
    <w:rsid w:val="00FE0F3F"/>
    <w:rsid w:val="00FE116C"/>
    <w:rsid w:val="00FE14CD"/>
    <w:rsid w:val="00FE1798"/>
    <w:rsid w:val="00FE1D50"/>
    <w:rsid w:val="00FE2B57"/>
    <w:rsid w:val="00FE2F55"/>
    <w:rsid w:val="00FE33FD"/>
    <w:rsid w:val="00FE3487"/>
    <w:rsid w:val="00FE3689"/>
    <w:rsid w:val="00FE4200"/>
    <w:rsid w:val="00FE42B3"/>
    <w:rsid w:val="00FE4571"/>
    <w:rsid w:val="00FE6254"/>
    <w:rsid w:val="00FE6358"/>
    <w:rsid w:val="00FE6C54"/>
    <w:rsid w:val="00FF1767"/>
    <w:rsid w:val="00FF2C14"/>
    <w:rsid w:val="00FF32B9"/>
    <w:rsid w:val="00FF3D38"/>
    <w:rsid w:val="00FF44DC"/>
    <w:rsid w:val="00FF4B0D"/>
    <w:rsid w:val="00FF5203"/>
    <w:rsid w:val="00FF60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BBFE28"/>
  <w15:docId w15:val="{755D592B-D6A6-4B97-B4A9-B5AAC2E7E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99A"/>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pPr>
      <w:keepNext/>
      <w:spacing w:before="120" w:after="0"/>
      <w:outlineLvl w:val="0"/>
    </w:pPr>
    <w:rPr>
      <w:rFonts w:ascii="Arial" w:hAnsi="Arial"/>
      <w:b/>
      <w:kern w:val="28"/>
      <w:sz w:val="28"/>
    </w:rPr>
  </w:style>
  <w:style w:type="paragraph" w:styleId="Heading2">
    <w:name w:val="heading 2"/>
    <w:basedOn w:val="Heading1"/>
    <w:next w:val="Normal"/>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Header">
    <w:name w:val="header"/>
    <w:basedOn w:val="Normal"/>
    <w:link w:val="HeaderChar"/>
    <w:uiPriority w:val="99"/>
    <w:unhideWhenUsed/>
    <w:rsid w:val="00E8164C"/>
    <w:pPr>
      <w:tabs>
        <w:tab w:val="center" w:pos="4513"/>
        <w:tab w:val="right" w:pos="9026"/>
      </w:tabs>
      <w:spacing w:after="0"/>
    </w:pPr>
  </w:style>
  <w:style w:type="character" w:customStyle="1" w:styleId="HeaderChar">
    <w:name w:val="Header Char"/>
    <w:basedOn w:val="DefaultParagraphFont"/>
    <w:link w:val="Header"/>
    <w:uiPriority w:val="99"/>
    <w:rsid w:val="00E8164C"/>
    <w:rPr>
      <w:lang w:eastAsia="en-US"/>
    </w:rPr>
  </w:style>
  <w:style w:type="paragraph" w:styleId="Footer">
    <w:name w:val="footer"/>
    <w:basedOn w:val="Normal"/>
    <w:link w:val="FooterChar"/>
    <w:uiPriority w:val="99"/>
    <w:unhideWhenUsed/>
    <w:rsid w:val="00E8164C"/>
    <w:pPr>
      <w:tabs>
        <w:tab w:val="center" w:pos="4513"/>
        <w:tab w:val="right" w:pos="9026"/>
      </w:tabs>
      <w:spacing w:after="0"/>
    </w:pPr>
  </w:style>
  <w:style w:type="character" w:customStyle="1" w:styleId="FooterChar">
    <w:name w:val="Footer Char"/>
    <w:basedOn w:val="DefaultParagraphFont"/>
    <w:link w:val="Footer"/>
    <w:uiPriority w:val="99"/>
    <w:rsid w:val="00E8164C"/>
    <w:rPr>
      <w:lang w:eastAsia="en-US"/>
    </w:rPr>
  </w:style>
  <w:style w:type="paragraph" w:styleId="ListParagraph">
    <w:name w:val="List Paragraph"/>
    <w:basedOn w:val="Normal"/>
    <w:uiPriority w:val="34"/>
    <w:qFormat/>
    <w:rsid w:val="00854E24"/>
    <w:pPr>
      <w:ind w:left="720"/>
      <w:contextualSpacing/>
    </w:pPr>
  </w:style>
  <w:style w:type="table" w:styleId="TableGrid">
    <w:name w:val="Table Grid"/>
    <w:basedOn w:val="TableNormal"/>
    <w:uiPriority w:val="39"/>
    <w:rsid w:val="004355B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6859"/>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766859"/>
    <w:pPr>
      <w:spacing w:after="100"/>
    </w:pPr>
  </w:style>
  <w:style w:type="paragraph" w:styleId="TOC2">
    <w:name w:val="toc 2"/>
    <w:basedOn w:val="Normal"/>
    <w:next w:val="Normal"/>
    <w:autoRedefine/>
    <w:uiPriority w:val="39"/>
    <w:unhideWhenUsed/>
    <w:rsid w:val="00766859"/>
    <w:pPr>
      <w:spacing w:after="100"/>
      <w:ind w:left="240"/>
    </w:pPr>
  </w:style>
  <w:style w:type="paragraph" w:styleId="Bibliography">
    <w:name w:val="Bibliography"/>
    <w:basedOn w:val="Normal"/>
    <w:next w:val="Normal"/>
    <w:uiPriority w:val="37"/>
    <w:unhideWhenUsed/>
    <w:rsid w:val="006557F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52566">
      <w:bodyDiv w:val="1"/>
      <w:marLeft w:val="0"/>
      <w:marRight w:val="0"/>
      <w:marTop w:val="0"/>
      <w:marBottom w:val="0"/>
      <w:divBdr>
        <w:top w:val="none" w:sz="0" w:space="0" w:color="auto"/>
        <w:left w:val="none" w:sz="0" w:space="0" w:color="auto"/>
        <w:bottom w:val="none" w:sz="0" w:space="0" w:color="auto"/>
        <w:right w:val="none" w:sz="0" w:space="0" w:color="auto"/>
      </w:divBdr>
    </w:div>
    <w:div w:id="137498544">
      <w:bodyDiv w:val="1"/>
      <w:marLeft w:val="0"/>
      <w:marRight w:val="0"/>
      <w:marTop w:val="0"/>
      <w:marBottom w:val="0"/>
      <w:divBdr>
        <w:top w:val="none" w:sz="0" w:space="0" w:color="auto"/>
        <w:left w:val="none" w:sz="0" w:space="0" w:color="auto"/>
        <w:bottom w:val="none" w:sz="0" w:space="0" w:color="auto"/>
        <w:right w:val="none" w:sz="0" w:space="0" w:color="auto"/>
      </w:divBdr>
    </w:div>
    <w:div w:id="142816305">
      <w:bodyDiv w:val="1"/>
      <w:marLeft w:val="0"/>
      <w:marRight w:val="0"/>
      <w:marTop w:val="0"/>
      <w:marBottom w:val="0"/>
      <w:divBdr>
        <w:top w:val="none" w:sz="0" w:space="0" w:color="auto"/>
        <w:left w:val="none" w:sz="0" w:space="0" w:color="auto"/>
        <w:bottom w:val="none" w:sz="0" w:space="0" w:color="auto"/>
        <w:right w:val="none" w:sz="0" w:space="0" w:color="auto"/>
      </w:divBdr>
    </w:div>
    <w:div w:id="265310274">
      <w:bodyDiv w:val="1"/>
      <w:marLeft w:val="0"/>
      <w:marRight w:val="0"/>
      <w:marTop w:val="0"/>
      <w:marBottom w:val="0"/>
      <w:divBdr>
        <w:top w:val="none" w:sz="0" w:space="0" w:color="auto"/>
        <w:left w:val="none" w:sz="0" w:space="0" w:color="auto"/>
        <w:bottom w:val="none" w:sz="0" w:space="0" w:color="auto"/>
        <w:right w:val="none" w:sz="0" w:space="0" w:color="auto"/>
      </w:divBdr>
      <w:divsChild>
        <w:div w:id="1493712944">
          <w:marLeft w:val="360"/>
          <w:marRight w:val="0"/>
          <w:marTop w:val="120"/>
          <w:marBottom w:val="200"/>
          <w:divBdr>
            <w:top w:val="none" w:sz="0" w:space="0" w:color="auto"/>
            <w:left w:val="none" w:sz="0" w:space="0" w:color="auto"/>
            <w:bottom w:val="none" w:sz="0" w:space="0" w:color="auto"/>
            <w:right w:val="none" w:sz="0" w:space="0" w:color="auto"/>
          </w:divBdr>
        </w:div>
      </w:divsChild>
    </w:div>
    <w:div w:id="509879629">
      <w:bodyDiv w:val="1"/>
      <w:marLeft w:val="0"/>
      <w:marRight w:val="0"/>
      <w:marTop w:val="0"/>
      <w:marBottom w:val="0"/>
      <w:divBdr>
        <w:top w:val="none" w:sz="0" w:space="0" w:color="auto"/>
        <w:left w:val="none" w:sz="0" w:space="0" w:color="auto"/>
        <w:bottom w:val="none" w:sz="0" w:space="0" w:color="auto"/>
        <w:right w:val="none" w:sz="0" w:space="0" w:color="auto"/>
      </w:divBdr>
    </w:div>
    <w:div w:id="542715705">
      <w:bodyDiv w:val="1"/>
      <w:marLeft w:val="0"/>
      <w:marRight w:val="0"/>
      <w:marTop w:val="0"/>
      <w:marBottom w:val="0"/>
      <w:divBdr>
        <w:top w:val="none" w:sz="0" w:space="0" w:color="auto"/>
        <w:left w:val="none" w:sz="0" w:space="0" w:color="auto"/>
        <w:bottom w:val="none" w:sz="0" w:space="0" w:color="auto"/>
        <w:right w:val="none" w:sz="0" w:space="0" w:color="auto"/>
      </w:divBdr>
    </w:div>
    <w:div w:id="648829325">
      <w:bodyDiv w:val="1"/>
      <w:marLeft w:val="0"/>
      <w:marRight w:val="0"/>
      <w:marTop w:val="0"/>
      <w:marBottom w:val="0"/>
      <w:divBdr>
        <w:top w:val="none" w:sz="0" w:space="0" w:color="auto"/>
        <w:left w:val="none" w:sz="0" w:space="0" w:color="auto"/>
        <w:bottom w:val="none" w:sz="0" w:space="0" w:color="auto"/>
        <w:right w:val="none" w:sz="0" w:space="0" w:color="auto"/>
      </w:divBdr>
    </w:div>
    <w:div w:id="785734694">
      <w:bodyDiv w:val="1"/>
      <w:marLeft w:val="0"/>
      <w:marRight w:val="0"/>
      <w:marTop w:val="0"/>
      <w:marBottom w:val="0"/>
      <w:divBdr>
        <w:top w:val="none" w:sz="0" w:space="0" w:color="auto"/>
        <w:left w:val="none" w:sz="0" w:space="0" w:color="auto"/>
        <w:bottom w:val="none" w:sz="0" w:space="0" w:color="auto"/>
        <w:right w:val="none" w:sz="0" w:space="0" w:color="auto"/>
      </w:divBdr>
      <w:divsChild>
        <w:div w:id="1666318659">
          <w:marLeft w:val="0"/>
          <w:marRight w:val="0"/>
          <w:marTop w:val="0"/>
          <w:marBottom w:val="0"/>
          <w:divBdr>
            <w:top w:val="single" w:sz="6" w:space="4" w:color="auto"/>
            <w:left w:val="single" w:sz="6" w:space="4" w:color="auto"/>
            <w:bottom w:val="single" w:sz="6" w:space="4" w:color="auto"/>
            <w:right w:val="single" w:sz="6" w:space="4" w:color="auto"/>
          </w:divBdr>
          <w:divsChild>
            <w:div w:id="1031689955">
              <w:marLeft w:val="0"/>
              <w:marRight w:val="0"/>
              <w:marTop w:val="0"/>
              <w:marBottom w:val="0"/>
              <w:divBdr>
                <w:top w:val="none" w:sz="0" w:space="0" w:color="auto"/>
                <w:left w:val="none" w:sz="0" w:space="0" w:color="auto"/>
                <w:bottom w:val="none" w:sz="0" w:space="0" w:color="auto"/>
                <w:right w:val="none" w:sz="0" w:space="0" w:color="auto"/>
              </w:divBdr>
              <w:divsChild>
                <w:div w:id="1870995963">
                  <w:marLeft w:val="0"/>
                  <w:marRight w:val="0"/>
                  <w:marTop w:val="0"/>
                  <w:marBottom w:val="0"/>
                  <w:divBdr>
                    <w:top w:val="none" w:sz="0" w:space="0" w:color="auto"/>
                    <w:left w:val="none" w:sz="0" w:space="0" w:color="auto"/>
                    <w:bottom w:val="none" w:sz="0" w:space="0" w:color="auto"/>
                    <w:right w:val="none" w:sz="0" w:space="0" w:color="auto"/>
                  </w:divBdr>
                  <w:divsChild>
                    <w:div w:id="131802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726821">
          <w:marLeft w:val="0"/>
          <w:marRight w:val="0"/>
          <w:marTop w:val="0"/>
          <w:marBottom w:val="0"/>
          <w:divBdr>
            <w:top w:val="single" w:sz="6" w:space="4" w:color="auto"/>
            <w:left w:val="single" w:sz="6" w:space="4" w:color="auto"/>
            <w:bottom w:val="single" w:sz="6" w:space="4" w:color="auto"/>
            <w:right w:val="single" w:sz="6" w:space="4" w:color="auto"/>
          </w:divBdr>
          <w:divsChild>
            <w:div w:id="1912277373">
              <w:marLeft w:val="0"/>
              <w:marRight w:val="0"/>
              <w:marTop w:val="0"/>
              <w:marBottom w:val="0"/>
              <w:divBdr>
                <w:top w:val="none" w:sz="0" w:space="0" w:color="auto"/>
                <w:left w:val="none" w:sz="0" w:space="0" w:color="auto"/>
                <w:bottom w:val="none" w:sz="0" w:space="0" w:color="auto"/>
                <w:right w:val="none" w:sz="0" w:space="0" w:color="auto"/>
              </w:divBdr>
              <w:divsChild>
                <w:div w:id="176935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046551">
      <w:bodyDiv w:val="1"/>
      <w:marLeft w:val="0"/>
      <w:marRight w:val="0"/>
      <w:marTop w:val="0"/>
      <w:marBottom w:val="0"/>
      <w:divBdr>
        <w:top w:val="none" w:sz="0" w:space="0" w:color="auto"/>
        <w:left w:val="none" w:sz="0" w:space="0" w:color="auto"/>
        <w:bottom w:val="none" w:sz="0" w:space="0" w:color="auto"/>
        <w:right w:val="none" w:sz="0" w:space="0" w:color="auto"/>
      </w:divBdr>
      <w:divsChild>
        <w:div w:id="1792939248">
          <w:marLeft w:val="360"/>
          <w:marRight w:val="0"/>
          <w:marTop w:val="120"/>
          <w:marBottom w:val="200"/>
          <w:divBdr>
            <w:top w:val="none" w:sz="0" w:space="0" w:color="auto"/>
            <w:left w:val="none" w:sz="0" w:space="0" w:color="auto"/>
            <w:bottom w:val="none" w:sz="0" w:space="0" w:color="auto"/>
            <w:right w:val="none" w:sz="0" w:space="0" w:color="auto"/>
          </w:divBdr>
        </w:div>
      </w:divsChild>
    </w:div>
    <w:div w:id="946930764">
      <w:bodyDiv w:val="1"/>
      <w:marLeft w:val="0"/>
      <w:marRight w:val="0"/>
      <w:marTop w:val="0"/>
      <w:marBottom w:val="0"/>
      <w:divBdr>
        <w:top w:val="none" w:sz="0" w:space="0" w:color="auto"/>
        <w:left w:val="none" w:sz="0" w:space="0" w:color="auto"/>
        <w:bottom w:val="none" w:sz="0" w:space="0" w:color="auto"/>
        <w:right w:val="none" w:sz="0" w:space="0" w:color="auto"/>
      </w:divBdr>
      <w:divsChild>
        <w:div w:id="1571577827">
          <w:marLeft w:val="0"/>
          <w:marRight w:val="0"/>
          <w:marTop w:val="0"/>
          <w:marBottom w:val="0"/>
          <w:divBdr>
            <w:top w:val="single" w:sz="6" w:space="4" w:color="auto"/>
            <w:left w:val="single" w:sz="6" w:space="4" w:color="auto"/>
            <w:bottom w:val="single" w:sz="6" w:space="4" w:color="auto"/>
            <w:right w:val="single" w:sz="6" w:space="4" w:color="auto"/>
          </w:divBdr>
          <w:divsChild>
            <w:div w:id="1501896135">
              <w:marLeft w:val="0"/>
              <w:marRight w:val="0"/>
              <w:marTop w:val="0"/>
              <w:marBottom w:val="0"/>
              <w:divBdr>
                <w:top w:val="none" w:sz="0" w:space="0" w:color="auto"/>
                <w:left w:val="none" w:sz="0" w:space="0" w:color="auto"/>
                <w:bottom w:val="none" w:sz="0" w:space="0" w:color="auto"/>
                <w:right w:val="none" w:sz="0" w:space="0" w:color="auto"/>
              </w:divBdr>
              <w:divsChild>
                <w:div w:id="116264890">
                  <w:marLeft w:val="0"/>
                  <w:marRight w:val="0"/>
                  <w:marTop w:val="0"/>
                  <w:marBottom w:val="0"/>
                  <w:divBdr>
                    <w:top w:val="none" w:sz="0" w:space="0" w:color="auto"/>
                    <w:left w:val="none" w:sz="0" w:space="0" w:color="auto"/>
                    <w:bottom w:val="none" w:sz="0" w:space="0" w:color="auto"/>
                    <w:right w:val="none" w:sz="0" w:space="0" w:color="auto"/>
                  </w:divBdr>
                  <w:divsChild>
                    <w:div w:id="55439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822978">
          <w:marLeft w:val="0"/>
          <w:marRight w:val="0"/>
          <w:marTop w:val="0"/>
          <w:marBottom w:val="0"/>
          <w:divBdr>
            <w:top w:val="single" w:sz="6" w:space="4" w:color="auto"/>
            <w:left w:val="single" w:sz="6" w:space="4" w:color="auto"/>
            <w:bottom w:val="single" w:sz="6" w:space="4" w:color="auto"/>
            <w:right w:val="single" w:sz="6" w:space="4" w:color="auto"/>
          </w:divBdr>
          <w:divsChild>
            <w:div w:id="1128204603">
              <w:marLeft w:val="0"/>
              <w:marRight w:val="0"/>
              <w:marTop w:val="0"/>
              <w:marBottom w:val="0"/>
              <w:divBdr>
                <w:top w:val="none" w:sz="0" w:space="0" w:color="auto"/>
                <w:left w:val="none" w:sz="0" w:space="0" w:color="auto"/>
                <w:bottom w:val="none" w:sz="0" w:space="0" w:color="auto"/>
                <w:right w:val="none" w:sz="0" w:space="0" w:color="auto"/>
              </w:divBdr>
              <w:divsChild>
                <w:div w:id="56232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046329">
      <w:bodyDiv w:val="1"/>
      <w:marLeft w:val="0"/>
      <w:marRight w:val="0"/>
      <w:marTop w:val="0"/>
      <w:marBottom w:val="0"/>
      <w:divBdr>
        <w:top w:val="none" w:sz="0" w:space="0" w:color="auto"/>
        <w:left w:val="none" w:sz="0" w:space="0" w:color="auto"/>
        <w:bottom w:val="none" w:sz="0" w:space="0" w:color="auto"/>
        <w:right w:val="none" w:sz="0" w:space="0" w:color="auto"/>
      </w:divBdr>
    </w:div>
    <w:div w:id="1585066687">
      <w:bodyDiv w:val="1"/>
      <w:marLeft w:val="0"/>
      <w:marRight w:val="0"/>
      <w:marTop w:val="0"/>
      <w:marBottom w:val="0"/>
      <w:divBdr>
        <w:top w:val="none" w:sz="0" w:space="0" w:color="auto"/>
        <w:left w:val="none" w:sz="0" w:space="0" w:color="auto"/>
        <w:bottom w:val="none" w:sz="0" w:space="0" w:color="auto"/>
        <w:right w:val="none" w:sz="0" w:space="0" w:color="auto"/>
      </w:divBdr>
    </w:div>
    <w:div w:id="1773545484">
      <w:bodyDiv w:val="1"/>
      <w:marLeft w:val="0"/>
      <w:marRight w:val="0"/>
      <w:marTop w:val="0"/>
      <w:marBottom w:val="0"/>
      <w:divBdr>
        <w:top w:val="none" w:sz="0" w:space="0" w:color="auto"/>
        <w:left w:val="none" w:sz="0" w:space="0" w:color="auto"/>
        <w:bottom w:val="none" w:sz="0" w:space="0" w:color="auto"/>
        <w:right w:val="none" w:sz="0" w:space="0" w:color="auto"/>
      </w:divBdr>
    </w:div>
    <w:div w:id="2019379234">
      <w:bodyDiv w:val="1"/>
      <w:marLeft w:val="0"/>
      <w:marRight w:val="0"/>
      <w:marTop w:val="0"/>
      <w:marBottom w:val="0"/>
      <w:divBdr>
        <w:top w:val="none" w:sz="0" w:space="0" w:color="auto"/>
        <w:left w:val="none" w:sz="0" w:space="0" w:color="auto"/>
        <w:bottom w:val="none" w:sz="0" w:space="0" w:color="auto"/>
        <w:right w:val="none" w:sz="0" w:space="0" w:color="auto"/>
      </w:divBdr>
    </w:div>
    <w:div w:id="20437494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osuade"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sbs23074@student.cct.i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github.com/osuade" TargetMode="External"/><Relationship Id="rId4" Type="http://schemas.openxmlformats.org/officeDocument/2006/relationships/styles" Target="styles.xml"/><Relationship Id="rId9" Type="http://schemas.openxmlformats.org/officeDocument/2006/relationships/hyperlink" Target="mailto:sbs23074@student.cct.i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BA1BC6-E280-4F71-BAE9-D2E55F1C7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3</TotalTime>
  <Pages>12</Pages>
  <Words>4889</Words>
  <Characters>2787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y McDonald</dc:creator>
  <cp:lastModifiedBy>Osuade Adereti</cp:lastModifiedBy>
  <cp:revision>516</cp:revision>
  <dcterms:created xsi:type="dcterms:W3CDTF">2023-10-20T14:33:00Z</dcterms:created>
  <dcterms:modified xsi:type="dcterms:W3CDTF">2023-11-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sZBVD1v"/&gt;&lt;style id="http://www.zotero.org/styles/harvard-cite-them-right" hasBibliography="1" bibliographyStyleHasBeenSet="1"/&gt;&lt;prefs&gt;&lt;pref name="fieldType" value="Field"/&gt;&lt;/prefs&gt;&lt;/data&gt;</vt:lpwstr>
  </property>
</Properties>
</file>